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A8E3905" w14:textId="77777777" w:rsidR="00C236C6" w:rsidRDefault="005360C7">
      <w:pPr>
        <w:pStyle w:val="Title"/>
        <w:spacing w:before="0" w:after="200" w:line="360" w:lineRule="auto"/>
        <w:rPr>
          <w:rFonts w:ascii="Times New Roman" w:eastAsia="Times New Roman" w:hAnsi="Times New Roman" w:cs="Times New Roman"/>
          <w:color w:val="00000A"/>
        </w:rPr>
      </w:pPr>
      <w:r>
        <w:rPr>
          <w:rFonts w:ascii="Times New Roman" w:eastAsia="Times New Roman" w:hAnsi="Times New Roman" w:cs="Times New Roman"/>
          <w:color w:val="00000A"/>
          <w:sz w:val="36"/>
          <w:szCs w:val="36"/>
        </w:rPr>
        <w:t xml:space="preserve">Supplementary information: Succession of protistan functional traits is influenced by bloom timing </w:t>
      </w:r>
    </w:p>
    <w:p w14:paraId="4D2E4C7B" w14:textId="77777777" w:rsidR="00C236C6" w:rsidRDefault="005360C7">
      <w:pPr>
        <w:keepNext/>
        <w:keepLines/>
        <w:spacing w:after="0" w:line="360" w:lineRule="auto"/>
        <w:rPr>
          <w:rFonts w:ascii="Times New Roman" w:eastAsia="Times New Roman" w:hAnsi="Times New Roman" w:cs="Times New Roman"/>
          <w:color w:val="00000A"/>
          <w:vertAlign w:val="superscript"/>
          <w:lang w:val="fr-CA"/>
        </w:rPr>
      </w:pPr>
      <w:r>
        <w:rPr>
          <w:rFonts w:ascii="Times New Roman" w:eastAsia="Times New Roman" w:hAnsi="Times New Roman" w:cs="Times New Roman"/>
          <w:color w:val="00000A"/>
          <w:lang w:val="fr-CA"/>
        </w:rPr>
        <w:t>Bérangère Péquin</w:t>
      </w:r>
      <w:r>
        <w:rPr>
          <w:rFonts w:ascii="Times New Roman" w:eastAsia="Times New Roman" w:hAnsi="Times New Roman" w:cs="Times New Roman"/>
          <w:color w:val="00000A"/>
          <w:vertAlign w:val="superscript"/>
          <w:lang w:val="fr-CA"/>
        </w:rPr>
        <w:t>1, 2*</w:t>
      </w:r>
      <w:r>
        <w:rPr>
          <w:rFonts w:ascii="Times New Roman" w:eastAsia="Times New Roman" w:hAnsi="Times New Roman" w:cs="Times New Roman"/>
          <w:color w:val="00000A"/>
          <w:lang w:val="fr-CA"/>
        </w:rPr>
        <w:t>, Richard LaBrie</w:t>
      </w:r>
      <w:r>
        <w:rPr>
          <w:rFonts w:ascii="Times New Roman" w:eastAsia="Times New Roman" w:hAnsi="Times New Roman" w:cs="Times New Roman"/>
          <w:color w:val="00000A"/>
          <w:vertAlign w:val="superscript"/>
          <w:lang w:val="fr-CA"/>
        </w:rPr>
        <w:t>1, 3*</w:t>
      </w:r>
      <w:r>
        <w:rPr>
          <w:rFonts w:ascii="Times New Roman" w:eastAsia="Times New Roman" w:hAnsi="Times New Roman" w:cs="Times New Roman"/>
          <w:color w:val="202124"/>
          <w:highlight w:val="white"/>
          <w:vertAlign w:val="superscript"/>
          <w:lang w:val="fr-CA"/>
        </w:rPr>
        <w:t>†</w:t>
      </w:r>
      <w:r>
        <w:rPr>
          <w:rFonts w:ascii="Times New Roman" w:eastAsia="Times New Roman" w:hAnsi="Times New Roman" w:cs="Times New Roman"/>
          <w:color w:val="00000A"/>
          <w:lang w:val="fr-CA"/>
        </w:rPr>
        <w:t>, Nicolas Fortin St-Gelais</w:t>
      </w:r>
      <w:r>
        <w:rPr>
          <w:rFonts w:ascii="Times New Roman" w:eastAsia="Times New Roman" w:hAnsi="Times New Roman" w:cs="Times New Roman"/>
          <w:color w:val="00000A"/>
          <w:vertAlign w:val="superscript"/>
          <w:lang w:val="fr-CA"/>
        </w:rPr>
        <w:t>1</w:t>
      </w:r>
      <w:r>
        <w:rPr>
          <w:rFonts w:ascii="Times New Roman" w:eastAsia="Times New Roman" w:hAnsi="Times New Roman" w:cs="Times New Roman"/>
          <w:color w:val="00000A"/>
          <w:lang w:val="fr-CA"/>
        </w:rPr>
        <w:t>, Roxane Maranger</w:t>
      </w:r>
      <w:r>
        <w:rPr>
          <w:rFonts w:ascii="Times New Roman" w:eastAsia="Times New Roman" w:hAnsi="Times New Roman" w:cs="Times New Roman"/>
          <w:color w:val="00000A"/>
          <w:vertAlign w:val="superscript"/>
          <w:lang w:val="fr-CA"/>
        </w:rPr>
        <w:t>1</w:t>
      </w:r>
    </w:p>
    <w:p w14:paraId="0438F875" w14:textId="77777777" w:rsidR="00C236C6" w:rsidRDefault="005360C7">
      <w:pPr>
        <w:keepNext/>
        <w:keepLines/>
        <w:spacing w:after="0" w:line="360" w:lineRule="auto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color w:val="00000A"/>
        </w:rPr>
        <w:t>*</w:t>
      </w:r>
      <w:r>
        <w:rPr>
          <w:rFonts w:ascii="Times New Roman" w:eastAsia="Times New Roman" w:hAnsi="Times New Roman" w:cs="Times New Roman"/>
        </w:rPr>
        <w:t>These authors have contributed equally to this work and share first authorship</w:t>
      </w:r>
    </w:p>
    <w:p w14:paraId="18A057F4" w14:textId="77777777" w:rsidR="00C236C6" w:rsidRDefault="005360C7">
      <w:pPr>
        <w:keepNext/>
        <w:keepLines/>
        <w:spacing w:after="0" w:line="360" w:lineRule="auto"/>
        <w:rPr>
          <w:rFonts w:ascii="Times New Roman" w:eastAsia="Times New Roman" w:hAnsi="Times New Roman" w:cs="Times New Roman"/>
          <w:color w:val="202124"/>
        </w:rPr>
      </w:pPr>
      <w:r>
        <w:rPr>
          <w:rFonts w:ascii="Times New Roman" w:eastAsia="Times New Roman" w:hAnsi="Times New Roman" w:cs="Times New Roman"/>
          <w:color w:val="202124"/>
          <w:highlight w:val="white"/>
          <w:vertAlign w:val="superscript"/>
        </w:rPr>
        <w:t>†</w:t>
      </w:r>
      <w:r>
        <w:rPr>
          <w:rFonts w:ascii="Times New Roman" w:eastAsia="Times New Roman" w:hAnsi="Times New Roman" w:cs="Times New Roman"/>
          <w:color w:val="202124"/>
          <w:highlight w:val="white"/>
        </w:rPr>
        <w:t>Corresponding author, richard.labrie90@gmail.com</w:t>
      </w:r>
    </w:p>
    <w:p w14:paraId="5A5AEF00" w14:textId="77777777" w:rsidR="00C236C6" w:rsidRDefault="005360C7">
      <w:pPr>
        <w:rPr>
          <w:rFonts w:ascii="Times New Roman" w:eastAsia="Times New Roman" w:hAnsi="Times New Roman" w:cs="Times New Roman"/>
          <w:color w:val="202124"/>
        </w:rPr>
      </w:pPr>
      <w:r>
        <w:br w:type="page"/>
      </w:r>
    </w:p>
    <w:p w14:paraId="6D8FB827" w14:textId="77777777" w:rsidR="00C236C6" w:rsidRDefault="005360C7">
      <w:pPr>
        <w:rPr>
          <w:color w:val="00000A"/>
        </w:rPr>
      </w:pPr>
      <w:r>
        <w:rPr>
          <w:noProof/>
        </w:rPr>
        <w:lastRenderedPageBreak/>
        <w:drawing>
          <wp:inline distT="0" distB="0" distL="0" distR="0" wp14:anchorId="747597DE" wp14:editId="5E50052D">
            <wp:extent cx="5486400" cy="3905250"/>
            <wp:effectExtent l="0" t="0" r="0" b="0"/>
            <wp:docPr id="1" name="Imag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 5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3905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989240" w14:textId="02287A0C" w:rsidR="00C236C6" w:rsidRDefault="005360C7">
      <w:pPr>
        <w:rPr>
          <w:rFonts w:ascii="Times New Roman" w:hAnsi="Times New Roman" w:cs="Times New Roman"/>
          <w:color w:val="00000A"/>
        </w:rPr>
      </w:pPr>
      <w:r>
        <w:rPr>
          <w:rFonts w:ascii="Times New Roman" w:hAnsi="Times New Roman" w:cs="Times New Roman"/>
          <w:color w:val="00000A"/>
        </w:rPr>
        <w:t>Figure S1. Map of the studied region. Colors indicate years. Note that station 8.5 (3</w:t>
      </w:r>
      <w:r>
        <w:rPr>
          <w:rFonts w:ascii="Times New Roman" w:hAnsi="Times New Roman" w:cs="Times New Roman"/>
          <w:color w:val="00000A"/>
          <w:vertAlign w:val="superscript"/>
        </w:rPr>
        <w:t>rd</w:t>
      </w:r>
      <w:r>
        <w:rPr>
          <w:rFonts w:ascii="Times New Roman" w:hAnsi="Times New Roman" w:cs="Times New Roman"/>
          <w:color w:val="00000A"/>
        </w:rPr>
        <w:t xml:space="preserve"> from bottom) was sampled in 2015 and 2016.</w:t>
      </w:r>
    </w:p>
    <w:p w14:paraId="65DEC7CB" w14:textId="2EA3A1BF" w:rsidR="00807CC1" w:rsidRDefault="00807CC1">
      <w:pPr>
        <w:rPr>
          <w:rFonts w:ascii="Times New Roman" w:hAnsi="Times New Roman" w:cs="Times New Roman"/>
          <w:color w:val="00000A"/>
        </w:rPr>
      </w:pPr>
    </w:p>
    <w:p w14:paraId="5680F58D" w14:textId="2C5901E8" w:rsidR="00807CC1" w:rsidRDefault="00807CC1">
      <w:pPr>
        <w:rPr>
          <w:rFonts w:ascii="Times New Roman" w:hAnsi="Times New Roman" w:cs="Times New Roman"/>
          <w:color w:val="00000A"/>
        </w:rPr>
      </w:pPr>
    </w:p>
    <w:p w14:paraId="6DAAF965" w14:textId="532E88E8" w:rsidR="00807CC1" w:rsidRDefault="00807CC1">
      <w:pPr>
        <w:rPr>
          <w:rFonts w:ascii="Times New Roman" w:hAnsi="Times New Roman" w:cs="Times New Roman"/>
          <w:color w:val="00000A"/>
        </w:rPr>
      </w:pPr>
    </w:p>
    <w:p w14:paraId="3B4717CE" w14:textId="3169066A" w:rsidR="00807CC1" w:rsidRDefault="00807CC1">
      <w:pPr>
        <w:rPr>
          <w:rFonts w:ascii="Times New Roman" w:hAnsi="Times New Roman" w:cs="Times New Roman"/>
          <w:color w:val="00000A"/>
        </w:rPr>
      </w:pPr>
    </w:p>
    <w:p w14:paraId="2527DC6A" w14:textId="053F8210" w:rsidR="00807CC1" w:rsidRDefault="00807CC1">
      <w:pPr>
        <w:rPr>
          <w:rFonts w:ascii="Times New Roman" w:hAnsi="Times New Roman" w:cs="Times New Roman"/>
          <w:color w:val="00000A"/>
        </w:rPr>
      </w:pPr>
    </w:p>
    <w:p w14:paraId="706D5216" w14:textId="2CF311A0" w:rsidR="00807CC1" w:rsidRDefault="00807CC1">
      <w:pPr>
        <w:rPr>
          <w:rFonts w:ascii="Times New Roman" w:hAnsi="Times New Roman" w:cs="Times New Roman"/>
          <w:color w:val="00000A"/>
        </w:rPr>
      </w:pPr>
    </w:p>
    <w:p w14:paraId="03F7F5E1" w14:textId="5AA0688B" w:rsidR="00807CC1" w:rsidRDefault="00807CC1">
      <w:pPr>
        <w:rPr>
          <w:rFonts w:ascii="Times New Roman" w:hAnsi="Times New Roman" w:cs="Times New Roman"/>
          <w:color w:val="00000A"/>
        </w:rPr>
      </w:pPr>
    </w:p>
    <w:p w14:paraId="56D771FD" w14:textId="223CDA6B" w:rsidR="00807CC1" w:rsidRDefault="00807CC1">
      <w:pPr>
        <w:rPr>
          <w:rFonts w:ascii="Times New Roman" w:hAnsi="Times New Roman" w:cs="Times New Roman"/>
          <w:color w:val="00000A"/>
        </w:rPr>
      </w:pPr>
    </w:p>
    <w:p w14:paraId="5FFBD918" w14:textId="77777777" w:rsidR="00807CC1" w:rsidRDefault="00807CC1">
      <w:pPr>
        <w:rPr>
          <w:rFonts w:ascii="Times New Roman" w:hAnsi="Times New Roman" w:cs="Times New Roman"/>
          <w:color w:val="00000A"/>
        </w:rPr>
        <w:sectPr w:rsidR="00807CC1">
          <w:footerReference w:type="default" r:id="rId8"/>
          <w:pgSz w:w="12240" w:h="15840"/>
          <w:pgMar w:top="1440" w:right="1800" w:bottom="1440" w:left="1800" w:header="0" w:footer="0" w:gutter="0"/>
          <w:cols w:space="720"/>
          <w:formProt w:val="0"/>
          <w:docGrid w:linePitch="326"/>
        </w:sectPr>
      </w:pPr>
    </w:p>
    <w:p w14:paraId="1FCDA9FD" w14:textId="77777777" w:rsidR="00807CC1" w:rsidRDefault="00807CC1" w:rsidP="00807CC1">
      <w:pPr>
        <w:pStyle w:val="Heading2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>Table S1: Location, type of identification, sampling day and day of the peak chlorophyll-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a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for all stations</w:t>
      </w:r>
    </w:p>
    <w:tbl>
      <w:tblPr>
        <w:tblW w:w="13220" w:type="dxa"/>
        <w:tblLook w:val="04A0" w:firstRow="1" w:lastRow="0" w:firstColumn="1" w:lastColumn="0" w:noHBand="0" w:noVBand="1"/>
      </w:tblPr>
      <w:tblGrid>
        <w:gridCol w:w="1240"/>
        <w:gridCol w:w="1240"/>
        <w:gridCol w:w="1240"/>
        <w:gridCol w:w="1240"/>
        <w:gridCol w:w="1240"/>
        <w:gridCol w:w="1400"/>
        <w:gridCol w:w="1240"/>
        <w:gridCol w:w="1240"/>
        <w:gridCol w:w="1620"/>
        <w:gridCol w:w="1520"/>
      </w:tblGrid>
      <w:tr w:rsidR="00807CC1" w:rsidRPr="00C30D6C" w14:paraId="3F8019CF" w14:textId="77777777" w:rsidTr="00A91B67">
        <w:trPr>
          <w:trHeight w:val="552"/>
        </w:trPr>
        <w:tc>
          <w:tcPr>
            <w:tcW w:w="124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vAlign w:val="center"/>
            <w:hideMark/>
          </w:tcPr>
          <w:p w14:paraId="2FFF1F3C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Id</w:t>
            </w:r>
          </w:p>
        </w:tc>
        <w:tc>
          <w:tcPr>
            <w:tcW w:w="124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vAlign w:val="center"/>
            <w:hideMark/>
          </w:tcPr>
          <w:p w14:paraId="695E0FD8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Station</w:t>
            </w:r>
          </w:p>
        </w:tc>
        <w:tc>
          <w:tcPr>
            <w:tcW w:w="124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vAlign w:val="center"/>
            <w:hideMark/>
          </w:tcPr>
          <w:p w14:paraId="5892C382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Lat (°N)</w:t>
            </w:r>
          </w:p>
        </w:tc>
        <w:tc>
          <w:tcPr>
            <w:tcW w:w="124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vAlign w:val="center"/>
            <w:hideMark/>
          </w:tcPr>
          <w:p w14:paraId="11633D9A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Long (°E)</w:t>
            </w:r>
          </w:p>
        </w:tc>
        <w:tc>
          <w:tcPr>
            <w:tcW w:w="124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vAlign w:val="center"/>
            <w:hideMark/>
          </w:tcPr>
          <w:p w14:paraId="273EFB96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Year</w:t>
            </w:r>
          </w:p>
        </w:tc>
        <w:tc>
          <w:tcPr>
            <w:tcW w:w="140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vAlign w:val="center"/>
            <w:hideMark/>
          </w:tcPr>
          <w:p w14:paraId="36467DA3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Identification</w:t>
            </w:r>
          </w:p>
        </w:tc>
        <w:tc>
          <w:tcPr>
            <w:tcW w:w="124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vAlign w:val="center"/>
            <w:hideMark/>
          </w:tcPr>
          <w:p w14:paraId="494EAF61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Sampling (DOY)</w:t>
            </w:r>
          </w:p>
        </w:tc>
        <w:tc>
          <w:tcPr>
            <w:tcW w:w="124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vAlign w:val="center"/>
            <w:hideMark/>
          </w:tcPr>
          <w:p w14:paraId="6AAAFBEB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Peak (DOY)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vAlign w:val="center"/>
            <w:hideMark/>
          </w:tcPr>
          <w:p w14:paraId="3C8F64DA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Days before peak</w:t>
            </w:r>
          </w:p>
        </w:tc>
        <w:tc>
          <w:tcPr>
            <w:tcW w:w="152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vAlign w:val="center"/>
            <w:hideMark/>
          </w:tcPr>
          <w:p w14:paraId="641CCA0C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Onset of bloom (DOY)</w:t>
            </w:r>
          </w:p>
        </w:tc>
      </w:tr>
      <w:tr w:rsidR="00807CC1" w:rsidRPr="00C30D6C" w14:paraId="3A554443" w14:textId="77777777" w:rsidTr="00A91B67">
        <w:trPr>
          <w:trHeight w:val="30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06ADFCF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00804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F18D83A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L3_0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72BDC3F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4.49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8AD390C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54.7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8726B3C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888A999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oth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DDF3364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3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6C350E1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64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E02A180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1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5FA9C91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7</w:t>
            </w:r>
          </w:p>
        </w:tc>
      </w:tr>
      <w:tr w:rsidR="00807CC1" w:rsidRPr="00C30D6C" w14:paraId="1CFA058E" w14:textId="77777777" w:rsidTr="00A91B67">
        <w:trPr>
          <w:trHeight w:val="288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4289328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00889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3A2570C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L3_9.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5F24865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5.34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AD006CA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53.9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9A11A6B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47F6D0F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Microscopy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787D1C3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4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086DC3E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6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0BBE50E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2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34F1C35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2</w:t>
            </w:r>
          </w:p>
        </w:tc>
      </w:tr>
      <w:tr w:rsidR="00807CC1" w:rsidRPr="00C30D6C" w14:paraId="7F3B600C" w14:textId="77777777" w:rsidTr="00A91B67">
        <w:trPr>
          <w:trHeight w:val="288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EB3EC6E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00563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821B9E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L3_16.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56A4633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7.59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9140F83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51.57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1A3C72A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31C8766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Microscopy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8833888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1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D1CA980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F9F6327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7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0AB85DD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3</w:t>
            </w:r>
          </w:p>
        </w:tc>
      </w:tr>
      <w:tr w:rsidR="00807CC1" w:rsidRPr="00C30D6C" w14:paraId="09DB235C" w14:textId="77777777" w:rsidTr="00A91B67">
        <w:trPr>
          <w:trHeight w:val="288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3E0BACD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00149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F6B097C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L3_17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857D108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7.8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BFB0AD4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51.33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8DB4893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F7BF610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equencing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19B824E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27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5E2B08C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49BA5E7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1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2386DDA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3</w:t>
            </w:r>
          </w:p>
        </w:tc>
      </w:tr>
      <w:tr w:rsidR="00807CC1" w:rsidRPr="00C30D6C" w14:paraId="51180298" w14:textId="77777777" w:rsidTr="00A91B67">
        <w:trPr>
          <w:trHeight w:val="288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6E827C3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00244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34A252E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L3_20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E81182C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9.07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9892E3F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49.94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EC004B3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810A64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oth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C785D1E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28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09929FB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EEC531B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2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B3D133D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11</w:t>
            </w:r>
          </w:p>
        </w:tc>
      </w:tr>
      <w:tr w:rsidR="00807CC1" w:rsidRPr="00C30D6C" w14:paraId="79A6A521" w14:textId="77777777" w:rsidTr="00A91B67">
        <w:trPr>
          <w:trHeight w:val="288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1286F97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00467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74DBCB0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L3_22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4C74B1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9.7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C259273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49.16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8703233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342A1FF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oth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E4D9AD1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0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238FBF9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F275433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8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2D61313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23</w:t>
            </w:r>
          </w:p>
        </w:tc>
      </w:tr>
      <w:tr w:rsidR="00807CC1" w:rsidRPr="00C30D6C" w14:paraId="08D2E725" w14:textId="77777777" w:rsidTr="00A91B67">
        <w:trPr>
          <w:trHeight w:val="288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919CC0B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0036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DB56896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L3_27.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37A0ADF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60.51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BFFF8AF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48.29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5F42C2A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01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34F11E3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oth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B6E0802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29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73606B2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ABCFEE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9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0549B34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02</w:t>
            </w:r>
          </w:p>
        </w:tc>
      </w:tr>
      <w:tr w:rsidR="00807CC1" w:rsidRPr="00C30D6C" w14:paraId="4771E114" w14:textId="77777777" w:rsidTr="00A91B67">
        <w:trPr>
          <w:trHeight w:val="288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DFA3456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0839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2B67C12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L3_8.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DC27430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5.19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7F03160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54.0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4A304D9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CFDAB8F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oth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AAB65AA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C6806FE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6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DE12F1E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1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2D95A81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3</w:t>
            </w:r>
          </w:p>
        </w:tc>
      </w:tr>
      <w:tr w:rsidR="00807CC1" w:rsidRPr="00C30D6C" w14:paraId="1EC80B8D" w14:textId="77777777" w:rsidTr="00A91B67">
        <w:trPr>
          <w:trHeight w:val="288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6D48A6A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08491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2CEEFA8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L3_11.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7CCD047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5.73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75F223D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53.49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B14DF5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8089B00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Microscopy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D2F3787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6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771F86D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A546B41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3A3678B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25</w:t>
            </w:r>
          </w:p>
        </w:tc>
      </w:tr>
      <w:tr w:rsidR="00807CC1" w:rsidRPr="00C30D6C" w14:paraId="7F5A4323" w14:textId="77777777" w:rsidTr="00A91B67">
        <w:trPr>
          <w:trHeight w:val="288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B6FE1B5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07871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E32D385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L3_14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EE9450C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6.54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60AABE2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52.68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270E4BA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003956E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oth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48858FB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29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DCA5B9F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299A2B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1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20C5D0C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17</w:t>
            </w:r>
          </w:p>
        </w:tc>
      </w:tr>
      <w:tr w:rsidR="00807CC1" w:rsidRPr="00C30D6C" w14:paraId="10331147" w14:textId="77777777" w:rsidTr="00A91B67">
        <w:trPr>
          <w:trHeight w:val="288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4CE953E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08276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4404B5B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L3_15.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197C81C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7.18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6E4C325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52.01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11F4EB6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91B8803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Microscopy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03DCA83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4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D8EBAE3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A47240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6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ABFEEA5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19</w:t>
            </w:r>
          </w:p>
        </w:tc>
      </w:tr>
      <w:tr w:rsidR="00807CC1" w:rsidRPr="00C30D6C" w14:paraId="339558FC" w14:textId="77777777" w:rsidTr="00A91B67">
        <w:trPr>
          <w:trHeight w:val="288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22A8266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08231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3D93FFA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L3_18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07800C9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8.22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6C2E3E1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50.88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DAD05CF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1C48C39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oth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C443F20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3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1366EFD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04CBAE0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7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AA9EA7C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97</w:t>
            </w:r>
          </w:p>
        </w:tc>
      </w:tr>
      <w:tr w:rsidR="00807CC1" w:rsidRPr="00C30D6C" w14:paraId="22D165C0" w14:textId="77777777" w:rsidTr="00A91B67">
        <w:trPr>
          <w:trHeight w:val="288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3838F65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07968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920D2FB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L3_19.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B4AD75A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8.8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1346E4F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50.19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378CC02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C370D37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Microscopy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02E26D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0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4B55B92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C86C022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0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885DF39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11</w:t>
            </w:r>
          </w:p>
        </w:tc>
      </w:tr>
      <w:tr w:rsidR="00807CC1" w:rsidRPr="00C30D6C" w14:paraId="7CCE3902" w14:textId="77777777" w:rsidTr="00A91B67">
        <w:trPr>
          <w:trHeight w:val="288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6393AA2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08041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8B486B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L3_23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6661C78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9.98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65EFB25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48.9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4D55BDD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831E137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oth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C99A9BB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1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E117853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F41D8B3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9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C232EFB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82</w:t>
            </w:r>
          </w:p>
        </w:tc>
      </w:tr>
      <w:tr w:rsidR="00807CC1" w:rsidRPr="00C30D6C" w14:paraId="782CD2EE" w14:textId="77777777" w:rsidTr="00A91B67">
        <w:trPr>
          <w:trHeight w:val="288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E6DFC2A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08063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C6F833E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L3_28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D0AACE7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60.57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D97E96B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48.23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7E27CFF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01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6E21549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Microscopy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A575269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1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3014528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2C70685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851E0DF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09</w:t>
            </w:r>
          </w:p>
        </w:tc>
      </w:tr>
      <w:tr w:rsidR="00807CC1" w:rsidRPr="00C30D6C" w14:paraId="65136D7D" w14:textId="77777777" w:rsidTr="00A91B67">
        <w:trPr>
          <w:trHeight w:val="288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AA4E17B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33946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26B109C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L3_06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0692435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4.7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C9F08E8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54.48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C25654D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01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1AC1D94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equencing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2F7921A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6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EACD964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7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81CCB63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6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B36AC3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1</w:t>
            </w:r>
          </w:p>
        </w:tc>
      </w:tr>
      <w:tr w:rsidR="00807CC1" w:rsidRPr="00C30D6C" w14:paraId="52618512" w14:textId="77777777" w:rsidTr="00A91B67">
        <w:trPr>
          <w:trHeight w:val="288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55C4C85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33246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0F06AAD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L3_8.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23938F4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5.19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84AB4C5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53.97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505B206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01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68B5C74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equencing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B66CAE6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28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1829D98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8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AE48100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2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B3599FD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27</w:t>
            </w:r>
          </w:p>
        </w:tc>
      </w:tr>
      <w:tr w:rsidR="00807CC1" w:rsidRPr="00C30D6C" w14:paraId="583A2F92" w14:textId="77777777" w:rsidTr="00A91B67">
        <w:trPr>
          <w:trHeight w:val="288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23AD30B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33318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5BEF5C2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L3_13.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9E6E620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6.33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A173185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52.89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6D37145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01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8AD0F26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equencing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22B0FA8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29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9045467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7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626F258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3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F2C0EA1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26</w:t>
            </w:r>
          </w:p>
        </w:tc>
      </w:tr>
      <w:tr w:rsidR="00807CC1" w:rsidRPr="00C30D6C" w14:paraId="50718DB7" w14:textId="77777777" w:rsidTr="00A91B67">
        <w:trPr>
          <w:trHeight w:val="288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B3FE242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33442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D7DF3B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L3_20.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09BD1CC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9.28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4CC4038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49.71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AC89EA1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01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D7A4ABF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equencing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7926D6E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1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7D1250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7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43482D9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1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D8C7501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1</w:t>
            </w:r>
          </w:p>
        </w:tc>
      </w:tr>
      <w:tr w:rsidR="00807CC1" w:rsidRPr="00C30D6C" w14:paraId="661F0220" w14:textId="77777777" w:rsidTr="00A91B67">
        <w:trPr>
          <w:trHeight w:val="288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F5683F7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33643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5117672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L3_23.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9F9B37B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60.08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B6734C5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48.78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1606785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016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A704032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equencing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F5B80C6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3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681820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8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872688E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7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821DCC4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1</w:t>
            </w:r>
          </w:p>
        </w:tc>
      </w:tr>
      <w:tr w:rsidR="00807CC1" w:rsidRPr="00C30D6C" w14:paraId="1AEB743F" w14:textId="77777777" w:rsidTr="00A91B67">
        <w:trPr>
          <w:trHeight w:val="288"/>
        </w:trPr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EA164EF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33569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0AA0077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L3_28.5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4E08E54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60.65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5C0EFBA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48.15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5B989C9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016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9E7CE57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equencing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CE3D637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2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B9DEA6D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437278D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2F4F86E" w14:textId="77777777" w:rsidR="00807CC1" w:rsidRPr="00C30D6C" w:rsidRDefault="00807CC1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30D6C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24</w:t>
            </w:r>
          </w:p>
        </w:tc>
      </w:tr>
    </w:tbl>
    <w:p w14:paraId="55D75805" w14:textId="77777777" w:rsidR="00807CC1" w:rsidRDefault="00807CC1" w:rsidP="00807CC1">
      <w:pPr>
        <w:rPr>
          <w:rFonts w:ascii="Times New Roman" w:eastAsia="Times New Roman" w:hAnsi="Times New Roman" w:cs="Times New Roman"/>
          <w:color w:val="00000A"/>
        </w:rPr>
      </w:pPr>
      <w:r>
        <w:t>Note: DOY is day of year</w:t>
      </w:r>
      <w:bookmarkStart w:id="0" w:name="_3ula95kyj0f0"/>
      <w:bookmarkEnd w:id="0"/>
    </w:p>
    <w:p w14:paraId="149B0362" w14:textId="77777777" w:rsidR="00807CC1" w:rsidRDefault="00807CC1" w:rsidP="00807CC1">
      <w:pPr>
        <w:sectPr w:rsidR="00807CC1" w:rsidSect="00807CC1">
          <w:pgSz w:w="15840" w:h="12240" w:orient="landscape"/>
          <w:pgMar w:top="1800" w:right="1440" w:bottom="1800" w:left="1440" w:header="0" w:footer="0" w:gutter="0"/>
          <w:cols w:space="720"/>
          <w:formProt w:val="0"/>
          <w:docGrid w:linePitch="326"/>
        </w:sectPr>
      </w:pPr>
      <w:r>
        <w:t>Note 2: All stations were sampled at 2 m and 30 m deep</w:t>
      </w:r>
    </w:p>
    <w:p w14:paraId="343EC24A" w14:textId="0EA567FE" w:rsidR="00C236C6" w:rsidRDefault="00547047">
      <w:pPr>
        <w:rPr>
          <w:color w:val="00000A"/>
        </w:rPr>
      </w:pPr>
      <w:r>
        <w:rPr>
          <w:noProof/>
        </w:rPr>
        <w:lastRenderedPageBreak/>
        <w:drawing>
          <wp:inline distT="0" distB="0" distL="0" distR="0" wp14:anchorId="16C7C4B3" wp14:editId="3159ED4D">
            <wp:extent cx="5419726" cy="4853204"/>
            <wp:effectExtent l="0" t="0" r="0" b="5080"/>
            <wp:docPr id="18" name="Imag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736" t="4321" r="23438" b="16358"/>
                    <a:stretch/>
                  </pic:blipFill>
                  <pic:spPr bwMode="auto">
                    <a:xfrm>
                      <a:off x="0" y="0"/>
                      <a:ext cx="5422898" cy="48560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6B05DD5" w14:textId="77777777" w:rsidR="00C236C6" w:rsidRDefault="005360C7">
      <w:pPr>
        <w:spacing w:before="180" w:after="180"/>
        <w:jc w:val="both"/>
        <w:rPr>
          <w:rFonts w:ascii="Times New Roman" w:hAnsi="Times New Roman" w:cs="Times New Roman"/>
          <w:color w:val="00000A"/>
        </w:rPr>
      </w:pPr>
      <w:r>
        <w:rPr>
          <w:rFonts w:ascii="Times New Roman" w:hAnsi="Times New Roman" w:cs="Times New Roman"/>
          <w:color w:val="00000A"/>
        </w:rPr>
        <w:t>Figure S2. Total number of reads (a) and relative abundance (b) of the main protistan phyla detected at each station and for each year using 18SrRNA gene Illumina sequencing.</w:t>
      </w:r>
    </w:p>
    <w:p w14:paraId="170CA320" w14:textId="77777777" w:rsidR="00C236C6" w:rsidRDefault="00C236C6">
      <w:pPr>
        <w:spacing w:before="180" w:after="180"/>
        <w:jc w:val="both"/>
        <w:rPr>
          <w:color w:val="00000A"/>
          <w:u w:val="single"/>
        </w:rPr>
      </w:pPr>
    </w:p>
    <w:p w14:paraId="5ADAC7EF" w14:textId="220A7DED" w:rsidR="00C236C6" w:rsidRDefault="00881FE4">
      <w:pPr>
        <w:spacing w:before="180" w:after="180"/>
        <w:jc w:val="both"/>
        <w:rPr>
          <w:color w:val="00000A"/>
          <w:u w:val="single"/>
        </w:rPr>
      </w:pPr>
      <w:r>
        <w:rPr>
          <w:noProof/>
        </w:rPr>
        <w:lastRenderedPageBreak/>
        <w:drawing>
          <wp:inline distT="0" distB="0" distL="0" distR="0" wp14:anchorId="61B9A5EF" wp14:editId="38D14DE1">
            <wp:extent cx="5257902" cy="3975486"/>
            <wp:effectExtent l="0" t="0" r="0" b="6350"/>
            <wp:docPr id="17" name="Imag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215" t="13271" r="16841" b="10185"/>
                    <a:stretch/>
                  </pic:blipFill>
                  <pic:spPr bwMode="auto">
                    <a:xfrm>
                      <a:off x="0" y="0"/>
                      <a:ext cx="5263488" cy="39797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DB898F" w14:textId="77777777" w:rsidR="00543155" w:rsidRDefault="005360C7">
      <w:pPr>
        <w:spacing w:before="180" w:after="180"/>
        <w:jc w:val="both"/>
        <w:rPr>
          <w:rFonts w:ascii="Times New Roman" w:hAnsi="Times New Roman" w:cs="Times New Roman"/>
          <w:color w:val="00000A"/>
        </w:rPr>
      </w:pPr>
      <w:r>
        <w:rPr>
          <w:rFonts w:ascii="Times New Roman" w:hAnsi="Times New Roman" w:cs="Times New Roman"/>
          <w:color w:val="00000A"/>
        </w:rPr>
        <w:t>Figure S3. Total abundance of the main protistan phyla detected by microscopy at each station for 2014 (top) and 2015 (bottom).</w:t>
      </w:r>
    </w:p>
    <w:p w14:paraId="1E807B86" w14:textId="69F9C510" w:rsidR="00533A82" w:rsidRDefault="00533A82">
      <w:pPr>
        <w:spacing w:before="180" w:after="180"/>
        <w:jc w:val="both"/>
        <w:rPr>
          <w:rFonts w:ascii="Times New Roman" w:hAnsi="Times New Roman" w:cs="Times New Roman"/>
          <w:color w:val="00000A"/>
        </w:rPr>
      </w:pPr>
    </w:p>
    <w:p w14:paraId="2E09E974" w14:textId="4D4DDD88" w:rsidR="00533A82" w:rsidRDefault="00533A82">
      <w:pPr>
        <w:spacing w:before="180" w:after="180"/>
        <w:jc w:val="both"/>
        <w:rPr>
          <w:rFonts w:ascii="Times New Roman" w:hAnsi="Times New Roman" w:cs="Times New Roman"/>
          <w:color w:val="00000A"/>
        </w:rPr>
      </w:pPr>
    </w:p>
    <w:p w14:paraId="3F3894CE" w14:textId="78B179F9" w:rsidR="00533A82" w:rsidRDefault="00533A82">
      <w:pPr>
        <w:spacing w:before="180" w:after="180"/>
        <w:jc w:val="both"/>
        <w:rPr>
          <w:rFonts w:ascii="Times New Roman" w:hAnsi="Times New Roman" w:cs="Times New Roman"/>
          <w:color w:val="00000A"/>
        </w:rPr>
      </w:pPr>
    </w:p>
    <w:p w14:paraId="4BA14F2D" w14:textId="066745CC" w:rsidR="00533A82" w:rsidRDefault="00533A82">
      <w:pPr>
        <w:spacing w:before="180" w:after="180"/>
        <w:jc w:val="both"/>
        <w:rPr>
          <w:rFonts w:ascii="Times New Roman" w:hAnsi="Times New Roman" w:cs="Times New Roman"/>
          <w:color w:val="00000A"/>
        </w:rPr>
      </w:pPr>
    </w:p>
    <w:p w14:paraId="42ED4B6C" w14:textId="24733D70" w:rsidR="00533A82" w:rsidRDefault="00533A82">
      <w:pPr>
        <w:spacing w:before="180" w:after="180"/>
        <w:jc w:val="both"/>
        <w:rPr>
          <w:rFonts w:ascii="Times New Roman" w:hAnsi="Times New Roman" w:cs="Times New Roman"/>
          <w:color w:val="00000A"/>
        </w:rPr>
      </w:pPr>
    </w:p>
    <w:p w14:paraId="7408A4F0" w14:textId="0AAC6E52" w:rsidR="00533A82" w:rsidRDefault="00533A82">
      <w:pPr>
        <w:spacing w:before="180" w:after="180"/>
        <w:jc w:val="both"/>
        <w:rPr>
          <w:rFonts w:ascii="Times New Roman" w:hAnsi="Times New Roman" w:cs="Times New Roman"/>
          <w:color w:val="00000A"/>
        </w:rPr>
      </w:pPr>
    </w:p>
    <w:p w14:paraId="1410FF42" w14:textId="6B1D34AE" w:rsidR="00533A82" w:rsidRDefault="00533A82">
      <w:pPr>
        <w:spacing w:before="180" w:after="180"/>
        <w:jc w:val="both"/>
        <w:rPr>
          <w:rFonts w:ascii="Times New Roman" w:hAnsi="Times New Roman" w:cs="Times New Roman"/>
          <w:color w:val="00000A"/>
        </w:rPr>
      </w:pPr>
    </w:p>
    <w:p w14:paraId="5A7AEFC5" w14:textId="394D3C72" w:rsidR="00533A82" w:rsidRDefault="00533A82">
      <w:pPr>
        <w:spacing w:before="180" w:after="180"/>
        <w:jc w:val="both"/>
        <w:rPr>
          <w:rFonts w:ascii="Times New Roman" w:hAnsi="Times New Roman" w:cs="Times New Roman"/>
          <w:color w:val="00000A"/>
        </w:rPr>
      </w:pPr>
    </w:p>
    <w:p w14:paraId="6314C01F" w14:textId="2E1B55E1" w:rsidR="00533A82" w:rsidRDefault="00533A82">
      <w:pPr>
        <w:spacing w:before="180" w:after="180"/>
        <w:jc w:val="both"/>
        <w:rPr>
          <w:rFonts w:ascii="Times New Roman" w:hAnsi="Times New Roman" w:cs="Times New Roman"/>
          <w:color w:val="00000A"/>
        </w:rPr>
      </w:pPr>
    </w:p>
    <w:p w14:paraId="69BA72CD" w14:textId="30D3090D" w:rsidR="00533A82" w:rsidRDefault="00533A82">
      <w:pPr>
        <w:spacing w:before="180" w:after="180"/>
        <w:jc w:val="both"/>
        <w:rPr>
          <w:rFonts w:ascii="Times New Roman" w:hAnsi="Times New Roman" w:cs="Times New Roman"/>
          <w:color w:val="00000A"/>
        </w:rPr>
      </w:pPr>
    </w:p>
    <w:p w14:paraId="2B0F04C0" w14:textId="7A360919" w:rsidR="00533A82" w:rsidRDefault="00533A82">
      <w:pPr>
        <w:spacing w:before="180" w:after="180"/>
        <w:jc w:val="both"/>
        <w:rPr>
          <w:rFonts w:ascii="Times New Roman" w:hAnsi="Times New Roman" w:cs="Times New Roman"/>
          <w:color w:val="00000A"/>
        </w:rPr>
      </w:pPr>
    </w:p>
    <w:p w14:paraId="0607EBA3" w14:textId="78E780E3" w:rsidR="00533A82" w:rsidRDefault="00533A82">
      <w:pPr>
        <w:spacing w:before="180" w:after="180"/>
        <w:jc w:val="both"/>
        <w:rPr>
          <w:rFonts w:ascii="Times New Roman" w:hAnsi="Times New Roman" w:cs="Times New Roman"/>
          <w:color w:val="00000A"/>
        </w:rPr>
      </w:pPr>
    </w:p>
    <w:p w14:paraId="644878E7" w14:textId="77777777" w:rsidR="00533A82" w:rsidRDefault="00533A82">
      <w:pPr>
        <w:spacing w:before="180" w:after="180"/>
        <w:jc w:val="both"/>
        <w:rPr>
          <w:rFonts w:ascii="Times New Roman" w:hAnsi="Times New Roman" w:cs="Times New Roman"/>
          <w:color w:val="00000A"/>
        </w:rPr>
      </w:pPr>
    </w:p>
    <w:tbl>
      <w:tblPr>
        <w:tblpPr w:leftFromText="180" w:rightFromText="180" w:horzAnchor="margin" w:tblpXSpec="center" w:tblpY="330"/>
        <w:tblW w:w="10490" w:type="dxa"/>
        <w:tblLook w:val="04A0" w:firstRow="1" w:lastRow="0" w:firstColumn="1" w:lastColumn="0" w:noHBand="0" w:noVBand="1"/>
      </w:tblPr>
      <w:tblGrid>
        <w:gridCol w:w="1560"/>
        <w:gridCol w:w="1842"/>
        <w:gridCol w:w="1843"/>
        <w:gridCol w:w="1134"/>
        <w:gridCol w:w="4111"/>
      </w:tblGrid>
      <w:tr w:rsidR="00543155" w:rsidRPr="00543155" w14:paraId="1E382CE3" w14:textId="77777777" w:rsidTr="00533A82">
        <w:trPr>
          <w:trHeight w:val="97"/>
        </w:trPr>
        <w:tc>
          <w:tcPr>
            <w:tcW w:w="1560" w:type="dxa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67420CA" w14:textId="4E22C50B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lastRenderedPageBreak/>
              <w:t>Higher Rank</w:t>
            </w:r>
          </w:p>
        </w:tc>
        <w:tc>
          <w:tcPr>
            <w:tcW w:w="1842" w:type="dxa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01A9FAE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t>class</w:t>
            </w:r>
          </w:p>
        </w:tc>
        <w:tc>
          <w:tcPr>
            <w:tcW w:w="1843" w:type="dxa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86C95D4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t>validName</w:t>
            </w:r>
            <w:proofErr w:type="spellEnd"/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8BCA1A9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t>No. Stations</w:t>
            </w:r>
          </w:p>
        </w:tc>
        <w:tc>
          <w:tcPr>
            <w:tcW w:w="4111" w:type="dxa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7929A5A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  <w:t>Note</w:t>
            </w:r>
          </w:p>
        </w:tc>
      </w:tr>
      <w:tr w:rsidR="00543155" w:rsidRPr="00543155" w14:paraId="6B844F00" w14:textId="77777777" w:rsidTr="00533A82">
        <w:trPr>
          <w:trHeight w:val="97"/>
        </w:trPr>
        <w:tc>
          <w:tcPr>
            <w:tcW w:w="1560" w:type="dxa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46AF2C1A" w14:textId="6BAA5F6C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Cercozoa</w:t>
            </w:r>
            <w:proofErr w:type="spellEnd"/>
          </w:p>
        </w:tc>
        <w:tc>
          <w:tcPr>
            <w:tcW w:w="1842" w:type="dxa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493BB72A" w14:textId="021BA4BB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Incertae_Sedis</w:t>
            </w:r>
            <w:proofErr w:type="spellEnd"/>
          </w:p>
        </w:tc>
        <w:tc>
          <w:tcPr>
            <w:tcW w:w="1843" w:type="dxa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12EE984F" w14:textId="798B3C06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Quadricilia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6655BE34" w14:textId="6D8AA4D2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4111" w:type="dxa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026EB0E1" w14:textId="55CAF339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sz w:val="18"/>
                <w:szCs w:val="18"/>
              </w:rPr>
              <w:t xml:space="preserve">Classified as </w:t>
            </w:r>
            <w:proofErr w:type="spellStart"/>
            <w:r w:rsidRPr="00543155">
              <w:rPr>
                <w:rFonts w:ascii="Calibri" w:eastAsia="Times New Roman" w:hAnsi="Calibri" w:cs="Calibri"/>
                <w:sz w:val="18"/>
                <w:szCs w:val="18"/>
              </w:rPr>
              <w:t>Cercozoa</w:t>
            </w:r>
            <w:proofErr w:type="spellEnd"/>
            <w:r w:rsidRPr="00543155">
              <w:rPr>
                <w:rFonts w:ascii="Calibri" w:eastAsia="Times New Roman" w:hAnsi="Calibri" w:cs="Calibri"/>
                <w:sz w:val="18"/>
                <w:szCs w:val="18"/>
              </w:rPr>
              <w:t xml:space="preserve"> in 2018</w:t>
            </w:r>
            <w:r w:rsidR="00D11FD5" w:rsidRPr="00D11FD5">
              <w:rPr>
                <w:rFonts w:ascii="Calibri" w:eastAsia="Times New Roman" w:hAnsi="Calibri" w:cs="Calibri"/>
                <w:sz w:val="18"/>
                <w:szCs w:val="18"/>
                <w:vertAlign w:val="superscript"/>
              </w:rPr>
              <w:t>1</w:t>
            </w:r>
          </w:p>
        </w:tc>
      </w:tr>
      <w:tr w:rsidR="00543155" w:rsidRPr="00543155" w14:paraId="3ACBDE85" w14:textId="77777777" w:rsidTr="00533A82">
        <w:trPr>
          <w:trHeight w:val="80"/>
        </w:trPr>
        <w:tc>
          <w:tcPr>
            <w:tcW w:w="156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1ED129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Chlorophyta</w:t>
            </w:r>
          </w:p>
        </w:tc>
        <w:tc>
          <w:tcPr>
            <w:tcW w:w="1842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4B03C8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Chlorophyceae</w:t>
            </w:r>
          </w:p>
        </w:tc>
        <w:tc>
          <w:tcPr>
            <w:tcW w:w="1843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DD1374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Pachysphaera</w:t>
            </w:r>
            <w:proofErr w:type="spellEnd"/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403677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4111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76273B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543155" w:rsidRPr="00543155" w14:paraId="3183CF96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247739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Choanoflagellate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FE968F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Acanthoecida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E29F0C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Crucispin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FC8AEB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6A2113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543155" w:rsidRPr="00543155" w14:paraId="0BA29373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BF86BC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Choanoflagellate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A09A96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Acanthoecida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57407C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Monosig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51C6A4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8</w:t>
            </w:r>
          </w:p>
        </w:tc>
        <w:tc>
          <w:tcPr>
            <w:tcW w:w="411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3E4324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ifferent species</w:t>
            </w:r>
          </w:p>
        </w:tc>
      </w:tr>
      <w:tr w:rsidR="00543155" w:rsidRPr="00543155" w14:paraId="31ECD719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FF4E4F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Choanoflagellate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6C1AFF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Acanthoecida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546A80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Monosig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867D60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5</w:t>
            </w:r>
          </w:p>
        </w:tc>
        <w:tc>
          <w:tcPr>
            <w:tcW w:w="411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84B3A7" w14:textId="77777777" w:rsidR="00543155" w:rsidRPr="00543155" w:rsidRDefault="00543155" w:rsidP="00533A82">
            <w:pPr>
              <w:suppressAutoHyphens w:val="0"/>
              <w:spacing w:after="0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</w:p>
        </w:tc>
      </w:tr>
      <w:tr w:rsidR="00543155" w:rsidRPr="00543155" w14:paraId="1BD8E21E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04B438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Choanoflagellate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82B5E3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Acanthoecida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88B4BB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Parvicorbicul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8A6005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411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9283D8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ifferent species</w:t>
            </w:r>
          </w:p>
        </w:tc>
      </w:tr>
      <w:tr w:rsidR="00543155" w:rsidRPr="00543155" w14:paraId="729F638A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675B0F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Choanoflagellate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1D3734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Acanthoecida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DB76D1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Parvicorbicul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6A2138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411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D892D65" w14:textId="77777777" w:rsidR="00543155" w:rsidRPr="00543155" w:rsidRDefault="00543155" w:rsidP="00533A82">
            <w:pPr>
              <w:suppressAutoHyphens w:val="0"/>
              <w:spacing w:after="0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</w:p>
        </w:tc>
      </w:tr>
      <w:tr w:rsidR="00543155" w:rsidRPr="00543155" w14:paraId="115216C8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BA9BE4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Ciliophor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FB7648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Intramacronucleata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F59D0B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Lohmanniell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96969F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8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1D339F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543155" w:rsidRPr="00543155" w14:paraId="35E36198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40BD17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Ciliophor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A2EB4D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Intramacronucleata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29E1E8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Mesodinium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CC61B6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4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CD7A8E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543155" w:rsidRPr="00543155" w14:paraId="26748955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23CD0C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Ciliophor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7E347A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Intramacronucleata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B0148C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Uronem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110BBC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FC1314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543155" w:rsidRPr="00543155" w14:paraId="271609FA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C55C04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Cryptophyt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67F300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Cryptomonadales_cl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E20FE7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Hemiselmis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890702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DE9564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543155" w:rsidRPr="00543155" w14:paraId="307A8237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897DD6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Cryptophyt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AD2F32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Cryptomonadales_cl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F84A56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Plagioselmis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488F6B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12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B2F555" w14:textId="21C61A43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 xml:space="preserve">Haploid stage of </w:t>
            </w: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Teleaulax</w:t>
            </w:r>
            <w:proofErr w:type="spellEnd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 xml:space="preserve"> (found in 18S)</w:t>
            </w:r>
            <w:r w:rsidR="00D11FD5" w:rsidRPr="00D11FD5">
              <w:rPr>
                <w:rFonts w:ascii="Calibri" w:eastAsia="Times New Roman" w:hAnsi="Calibri" w:cs="Calibri"/>
                <w:color w:val="000000"/>
                <w:sz w:val="18"/>
                <w:szCs w:val="18"/>
                <w:vertAlign w:val="superscript"/>
              </w:rPr>
              <w:t>2</w:t>
            </w:r>
          </w:p>
        </w:tc>
      </w:tr>
      <w:tr w:rsidR="00543155" w:rsidRPr="00543155" w14:paraId="7965ECE2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E244A1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ynophyt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6FCDBA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inophycea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340801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Amphidinium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23C104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14</w:t>
            </w:r>
          </w:p>
        </w:tc>
        <w:tc>
          <w:tcPr>
            <w:tcW w:w="411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B08832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ifferent species</w:t>
            </w:r>
          </w:p>
        </w:tc>
      </w:tr>
      <w:tr w:rsidR="00543155" w:rsidRPr="00543155" w14:paraId="5443920B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3D8AB8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ynophyt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FF8EFC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inophycea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1D20BB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Amphidinium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7D6ED7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411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11FDD5" w14:textId="77777777" w:rsidR="00543155" w:rsidRPr="00543155" w:rsidRDefault="00543155" w:rsidP="00533A82">
            <w:pPr>
              <w:suppressAutoHyphens w:val="0"/>
              <w:spacing w:after="0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</w:p>
        </w:tc>
      </w:tr>
      <w:tr w:rsidR="00543155" w:rsidRPr="00543155" w14:paraId="409A51A4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469CA4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ynophyt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F427F5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inophycea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AD9674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Peridiniell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71BFAD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4</w:t>
            </w:r>
          </w:p>
        </w:tc>
        <w:tc>
          <w:tcPr>
            <w:tcW w:w="411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D31A06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ifferent species</w:t>
            </w:r>
          </w:p>
        </w:tc>
      </w:tr>
      <w:tr w:rsidR="00543155" w:rsidRPr="00543155" w14:paraId="23A5CBDC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3AC4E9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ynophyt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A111AA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inophycea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2F5356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Peridiniell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9D0D5F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411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416A430" w14:textId="77777777" w:rsidR="00543155" w:rsidRPr="00543155" w:rsidRDefault="00543155" w:rsidP="00533A82">
            <w:pPr>
              <w:suppressAutoHyphens w:val="0"/>
              <w:spacing w:after="0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</w:p>
        </w:tc>
      </w:tr>
      <w:tr w:rsidR="00543155" w:rsidRPr="00543155" w14:paraId="2E5367E6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8A8BAB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ynophyt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1CE34F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inophycea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490C6B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Proterythropsis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6E19A0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5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D9BDCF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543155" w:rsidRPr="00543155" w14:paraId="1B9A6500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C59C49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ynophyt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0987C7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inophycea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AACAFD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Torodinium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3A22C1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540D99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543155" w:rsidRPr="00543155" w14:paraId="36B29A43" w14:textId="77777777" w:rsidTr="001B42EA">
        <w:trPr>
          <w:trHeight w:val="6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21703E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Euglenozoa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DBB9B0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Euglenoidea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6F737F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Eutreptiell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AEB1D1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E8813C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543155" w:rsidRPr="00543155" w14:paraId="397E4D00" w14:textId="77777777" w:rsidTr="001B42EA">
        <w:trPr>
          <w:trHeight w:val="64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D4D068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Haptophyt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4C1E58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Prymnesiales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34D37D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Corymbellus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A21AC2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9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E94EBC" w14:textId="7E925296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 xml:space="preserve">Colonial form of </w:t>
            </w: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Chrysochromulina</w:t>
            </w:r>
            <w:proofErr w:type="spellEnd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 xml:space="preserve"> (found in 18S)</w:t>
            </w:r>
            <w:r w:rsidR="00D11FD5" w:rsidRPr="00D11FD5">
              <w:rPr>
                <w:rFonts w:ascii="Calibri" w:eastAsia="Times New Roman" w:hAnsi="Calibri" w:cs="Calibri"/>
                <w:color w:val="000000"/>
                <w:sz w:val="18"/>
                <w:szCs w:val="18"/>
                <w:vertAlign w:val="superscript"/>
              </w:rPr>
              <w:t>3</w:t>
            </w:r>
          </w:p>
        </w:tc>
      </w:tr>
      <w:tr w:rsidR="00543155" w:rsidRPr="00543155" w14:paraId="17D5D877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5CD683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Haptophyt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9E2D71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Prymnesiophyceae_cl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421754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Phaeocystis_haploid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85ABBD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1A2A4E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FF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FF0000"/>
                <w:sz w:val="18"/>
                <w:szCs w:val="18"/>
              </w:rPr>
              <w:t>Can't be differentiated from diploid stage using 18S</w:t>
            </w:r>
          </w:p>
        </w:tc>
      </w:tr>
      <w:tr w:rsidR="00543155" w:rsidRPr="00543155" w14:paraId="3CB59E68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DE16D0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Ochrophyt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1DEB46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ictyochophyceae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D7C1BC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Apedinell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3029F5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C65B9F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543155" w:rsidRPr="00543155" w14:paraId="3527150A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8AC5BD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Ochrophyt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D0A1DA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iatomea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DDF8E4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Arcocellulus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A234B8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6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CD5447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543155" w:rsidRPr="00543155" w14:paraId="051E3913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5EF407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Ochrophyt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C490C0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Raphidophyceae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F1F848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Chattonell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CEB687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3D20C0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543155" w:rsidRPr="00543155" w14:paraId="4F7600B3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8040C7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Ochrophyt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41F8F3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iatomea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F8300E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Cylindrothec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58889E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7DCEDF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543155" w:rsidRPr="00543155" w14:paraId="4424E8A2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05BC00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Ochrophyt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0A3832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ictyochophyceae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1ABB19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ictyoch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8854E5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4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2DB27C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543155" w:rsidRPr="00543155" w14:paraId="29668E69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FD616C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Ochrophyt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8F4C84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Chrysophyceae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774D75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inobryon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E32B63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04636A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543155" w:rsidRPr="00543155" w14:paraId="3AD9CFDD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720EC3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Ochrophyt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AD26A8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Raphidophyceae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B0D061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Heterosigm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36C871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14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B48186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543155" w:rsidRPr="00543155" w14:paraId="7B408130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08377D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Ochrophyt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4586F5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iatomea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5748F5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Lennoxi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96C4AE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0433B5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543155" w:rsidRPr="00543155" w14:paraId="75C71743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A917DA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Ochrophyt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050B7F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iatomea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96C002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Membraneis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50E165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E3C346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 </w:t>
            </w:r>
          </w:p>
        </w:tc>
      </w:tr>
      <w:tr w:rsidR="00543155" w:rsidRPr="00543155" w14:paraId="6608BF07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D46670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Ochrophyt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6AD5B0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Xanthophyceaea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94BCA5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Meringosphaer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15DB96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6</w:t>
            </w:r>
          </w:p>
        </w:tc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95D492" w14:textId="4E9C28F8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First sequenced in 2021</w:t>
            </w:r>
            <w:r w:rsidR="00D11FD5" w:rsidRPr="00D11FD5">
              <w:rPr>
                <w:rFonts w:ascii="Calibri" w:eastAsia="Times New Roman" w:hAnsi="Calibri" w:cs="Calibri"/>
                <w:color w:val="000000"/>
                <w:sz w:val="18"/>
                <w:szCs w:val="18"/>
                <w:vertAlign w:val="superscript"/>
              </w:rPr>
              <w:t>4</w:t>
            </w:r>
          </w:p>
        </w:tc>
      </w:tr>
      <w:tr w:rsidR="00543155" w:rsidRPr="00543155" w14:paraId="2E1F4CBB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954F26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Ochrophyt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0A5C52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ictyochophyceae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845E7A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Pseudopedinell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2939FF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6</w:t>
            </w:r>
          </w:p>
        </w:tc>
        <w:tc>
          <w:tcPr>
            <w:tcW w:w="411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A2D703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ifferent species</w:t>
            </w:r>
          </w:p>
        </w:tc>
      </w:tr>
      <w:tr w:rsidR="00543155" w:rsidRPr="00543155" w14:paraId="100012DB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CF7615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Ochrophyt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F1B66F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ictyochophyceae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F079A5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Pseudopedinell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779E0F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7</w:t>
            </w:r>
          </w:p>
        </w:tc>
        <w:tc>
          <w:tcPr>
            <w:tcW w:w="411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F78D9A" w14:textId="77777777" w:rsidR="00543155" w:rsidRPr="00543155" w:rsidRDefault="00543155" w:rsidP="00533A82">
            <w:pPr>
              <w:suppressAutoHyphens w:val="0"/>
              <w:spacing w:after="0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</w:p>
        </w:tc>
      </w:tr>
      <w:tr w:rsidR="00543155" w:rsidRPr="00543155" w14:paraId="3CC6F475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2920F71B" w14:textId="55FD656D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Stramenopiles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70B47F9A" w14:textId="7528E0E2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Incertae_Sedis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57903682" w14:textId="3C483995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Commation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52880FB0" w14:textId="39D5F028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6</w:t>
            </w:r>
          </w:p>
        </w:tc>
        <w:tc>
          <w:tcPr>
            <w:tcW w:w="4111" w:type="dxa"/>
            <w:tcBorders>
              <w:top w:val="nil"/>
              <w:left w:val="nil"/>
              <w:right w:val="nil"/>
            </w:tcBorders>
            <w:vAlign w:val="center"/>
          </w:tcPr>
          <w:p w14:paraId="48CEB372" w14:textId="5F6AFF01" w:rsidR="00543155" w:rsidRPr="00543155" w:rsidRDefault="00543155" w:rsidP="00DC7ACA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sz w:val="18"/>
                <w:szCs w:val="18"/>
              </w:rPr>
              <w:t>Classified as "MAST" in sequencing</w:t>
            </w:r>
          </w:p>
        </w:tc>
      </w:tr>
      <w:tr w:rsidR="00543155" w:rsidRPr="00543155" w14:paraId="4D83C911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E02117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Telonemi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625EC6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Telonemea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DAAFAA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Telonem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91EF83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6</w:t>
            </w:r>
          </w:p>
        </w:tc>
        <w:tc>
          <w:tcPr>
            <w:tcW w:w="411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39E5DDD" w14:textId="3CFBA02B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Different species; unique in this phylum</w:t>
            </w:r>
          </w:p>
        </w:tc>
      </w:tr>
      <w:tr w:rsidR="00543155" w:rsidRPr="00543155" w14:paraId="16D274BF" w14:textId="77777777" w:rsidTr="00533A82">
        <w:trPr>
          <w:trHeight w:val="80"/>
        </w:trPr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C56C96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Telonemia</w:t>
            </w:r>
            <w:proofErr w:type="spellEnd"/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7E3A768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Telonemea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9A36B8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proofErr w:type="spellStart"/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Telonem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3206EF" w14:textId="77777777" w:rsidR="00543155" w:rsidRPr="00543155" w:rsidRDefault="00543155" w:rsidP="00533A82">
            <w:pPr>
              <w:suppressAutoHyphens w:val="0"/>
              <w:spacing w:after="0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  <w:r w:rsidRPr="00543155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>12</w:t>
            </w:r>
          </w:p>
        </w:tc>
        <w:tc>
          <w:tcPr>
            <w:tcW w:w="411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040F3B6" w14:textId="77777777" w:rsidR="00543155" w:rsidRPr="00543155" w:rsidRDefault="00543155" w:rsidP="00533A82">
            <w:pPr>
              <w:suppressAutoHyphens w:val="0"/>
              <w:spacing w:after="0"/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</w:p>
        </w:tc>
      </w:tr>
    </w:tbl>
    <w:p w14:paraId="15BDF6C8" w14:textId="53DC9085" w:rsidR="00533A82" w:rsidRPr="00533A82" w:rsidRDefault="00533A82" w:rsidP="00533A82">
      <w:pPr>
        <w:pStyle w:val="Heading2"/>
        <w:ind w:hanging="851"/>
        <w:rPr>
          <w:rFonts w:ascii="Times New Roman" w:eastAsia="Times New Roman" w:hAnsi="Times New Roman" w:cs="Times New Roman"/>
          <w:sz w:val="24"/>
          <w:szCs w:val="24"/>
        </w:rPr>
      </w:pPr>
      <w:r w:rsidRPr="00533A82">
        <w:rPr>
          <w:rFonts w:ascii="Times New Roman" w:eastAsia="Times New Roman" w:hAnsi="Times New Roman" w:cs="Times New Roman"/>
          <w:sz w:val="24"/>
          <w:szCs w:val="24"/>
        </w:rPr>
        <w:t>Table S2</w:t>
      </w:r>
      <w:r>
        <w:rPr>
          <w:rFonts w:ascii="Times New Roman" w:eastAsia="Times New Roman" w:hAnsi="Times New Roman" w:cs="Times New Roman"/>
          <w:sz w:val="24"/>
          <w:szCs w:val="24"/>
        </w:rPr>
        <w:t>: Taxa only found in microscopy</w:t>
      </w:r>
    </w:p>
    <w:p w14:paraId="152929D5" w14:textId="0D678F47" w:rsidR="00D11FD5" w:rsidRDefault="00D11FD5" w:rsidP="00D11FD5">
      <w:pPr>
        <w:spacing w:after="0"/>
        <w:ind w:left="-567" w:right="-716"/>
        <w:jc w:val="both"/>
        <w:rPr>
          <w:rFonts w:ascii="Times New Roman" w:hAnsi="Times New Roman" w:cs="Times New Roman"/>
          <w:color w:val="00000A"/>
          <w:sz w:val="20"/>
          <w:szCs w:val="20"/>
        </w:rPr>
      </w:pPr>
      <w:r>
        <w:rPr>
          <w:rFonts w:ascii="Times New Roman" w:hAnsi="Times New Roman" w:cs="Times New Roman"/>
          <w:color w:val="00000A"/>
          <w:sz w:val="20"/>
          <w:szCs w:val="20"/>
        </w:rPr>
        <w:t xml:space="preserve">Note. </w:t>
      </w:r>
      <w:r w:rsidRPr="00D11FD5">
        <w:rPr>
          <w:rFonts w:ascii="Times New Roman" w:hAnsi="Times New Roman" w:cs="Times New Roman"/>
          <w:color w:val="00000A"/>
          <w:sz w:val="20"/>
          <w:szCs w:val="20"/>
        </w:rPr>
        <w:t xml:space="preserve">1. </w:t>
      </w:r>
      <w:r w:rsidR="00354C81">
        <w:rPr>
          <w:rFonts w:ascii="Times New Roman" w:hAnsi="Times New Roman" w:cs="Times New Roman"/>
          <w:color w:val="00000A"/>
          <w:sz w:val="20"/>
          <w:szCs w:val="20"/>
        </w:rPr>
        <w:fldChar w:fldCharType="begin"/>
      </w:r>
      <w:r w:rsidR="008547C8">
        <w:rPr>
          <w:rFonts w:ascii="Times New Roman" w:hAnsi="Times New Roman" w:cs="Times New Roman"/>
          <w:color w:val="00000A"/>
          <w:sz w:val="20"/>
          <w:szCs w:val="20"/>
        </w:rPr>
        <w:instrText xml:space="preserve"> ADDIN EN.CITE &lt;EndNote&gt;&lt;Cite AuthorYear="1"&gt;&lt;Author&gt;Yabuki&lt;/Author&gt;&lt;Year&gt;2018&lt;/Year&gt;&lt;RecNum&gt;1265&lt;/RecNum&gt;&lt;DisplayText&gt;Yabuki and Ishida (2018)&lt;/DisplayText&gt;&lt;record&gt;&lt;rec-number&gt;1265&lt;/rec-number&gt;&lt;foreign-keys&gt;&lt;key app="EN" db-id="t0ex0v55wxvwvyed05dpvpagerzdra09trpd" timestamp="1657527060" guid="c6a242bb-55a0-4e5f-9ea7-cf548e90c2d7"&gt;1265&lt;/key&gt;&lt;/foreign-keys&gt;&lt;ref-type name="Journal Article"&gt;17&lt;/ref-type&gt;&lt;contributors&gt;&lt;authors&gt;&lt;author&gt;Yabuki, Akinori&lt;/author&gt;&lt;author&gt;Ishida, Ken-ichiro&lt;/author&gt;&lt;/authors&gt;&lt;/contributors&gt;&lt;titles&gt;&lt;title&gt;An Orphan Protist Quadricilia rotundata Finally Finds Its Phylogenetic Home in Cercozoa&lt;/title&gt;&lt;secondary-title&gt;Journal of Eukaryotic Microbiology&lt;/secondary-title&gt;&lt;/titles&gt;&lt;periodical&gt;&lt;full-title&gt;Journal of Eukaryotic Microbiology&lt;/full-title&gt;&lt;/periodical&gt;&lt;pages&gt;729-732&lt;/pages&gt;&lt;volume&gt;65&lt;/volume&gt;&lt;number&gt;5&lt;/number&gt;&lt;keywords&gt;&lt;keyword&gt;Environmental clade&lt;/keyword&gt;&lt;keyword&gt;phylogenetic analysis&lt;/keyword&gt;&lt;/keywords&gt;&lt;dates&gt;&lt;year&gt;2018&lt;/year&gt;&lt;pub-dates&gt;&lt;date&gt;2018/07/01&lt;/date&gt;&lt;/pub-dates&gt;&lt;/dates&gt;&lt;publisher&gt;John Wiley &amp;amp; Sons, Ltd&lt;/publisher&gt;&lt;isbn&gt;1066-5234&lt;/isbn&gt;&lt;work-type&gt;https://doi.org/10.1111/jeu.12502&lt;/work-type&gt;&lt;urls&gt;&lt;related-urls&gt;&lt;url&gt;https://doi.org/10.1111/jeu.12502&lt;/url&gt;&lt;/related-urls&gt;&lt;/urls&gt;&lt;electronic-resource-num&gt;https://doi.org/10.1111/jeu.12502&lt;/electronic-resource-num&gt;&lt;access-date&gt;2022/07/11&lt;/access-date&gt;&lt;/record&gt;&lt;/Cite&gt;&lt;/EndNote&gt;</w:instrText>
      </w:r>
      <w:r w:rsidR="00354C81">
        <w:rPr>
          <w:rFonts w:ascii="Times New Roman" w:hAnsi="Times New Roman" w:cs="Times New Roman"/>
          <w:color w:val="00000A"/>
          <w:sz w:val="20"/>
          <w:szCs w:val="20"/>
        </w:rPr>
        <w:fldChar w:fldCharType="separate"/>
      </w:r>
      <w:r w:rsidR="008547C8">
        <w:rPr>
          <w:rFonts w:ascii="Times New Roman" w:hAnsi="Times New Roman" w:cs="Times New Roman"/>
          <w:noProof/>
          <w:color w:val="00000A"/>
          <w:sz w:val="20"/>
          <w:szCs w:val="20"/>
        </w:rPr>
        <w:t>Yabuki and Ishida (2018)</w:t>
      </w:r>
      <w:r w:rsidR="00354C81">
        <w:rPr>
          <w:rFonts w:ascii="Times New Roman" w:hAnsi="Times New Roman" w:cs="Times New Roman"/>
          <w:color w:val="00000A"/>
          <w:sz w:val="20"/>
          <w:szCs w:val="20"/>
        </w:rPr>
        <w:fldChar w:fldCharType="end"/>
      </w:r>
      <w:r w:rsidR="00354C81">
        <w:rPr>
          <w:rFonts w:ascii="Times New Roman" w:hAnsi="Times New Roman" w:cs="Times New Roman"/>
          <w:color w:val="00000A"/>
          <w:sz w:val="20"/>
          <w:szCs w:val="20"/>
        </w:rPr>
        <w:t xml:space="preserve">; </w:t>
      </w:r>
      <w:r w:rsidRPr="00961A2E">
        <w:rPr>
          <w:rFonts w:ascii="Times New Roman" w:hAnsi="Times New Roman" w:cs="Times New Roman"/>
          <w:color w:val="00000A"/>
          <w:sz w:val="20"/>
          <w:szCs w:val="20"/>
        </w:rPr>
        <w:t>2.</w:t>
      </w:r>
      <w:r w:rsidR="008547C8">
        <w:rPr>
          <w:rFonts w:ascii="Times New Roman" w:hAnsi="Times New Roman" w:cs="Times New Roman"/>
          <w:noProof/>
          <w:color w:val="00000A"/>
          <w:sz w:val="20"/>
          <w:szCs w:val="20"/>
        </w:rPr>
        <w:t xml:space="preserve"> </w:t>
      </w:r>
      <w:r w:rsidR="008547C8">
        <w:rPr>
          <w:rFonts w:ascii="Times New Roman" w:hAnsi="Times New Roman" w:cs="Times New Roman"/>
          <w:noProof/>
          <w:color w:val="00000A"/>
          <w:sz w:val="20"/>
          <w:szCs w:val="20"/>
        </w:rPr>
        <w:fldChar w:fldCharType="begin"/>
      </w:r>
      <w:r w:rsidR="008547C8">
        <w:rPr>
          <w:rFonts w:ascii="Times New Roman" w:hAnsi="Times New Roman" w:cs="Times New Roman"/>
          <w:noProof/>
          <w:color w:val="00000A"/>
          <w:sz w:val="20"/>
          <w:szCs w:val="20"/>
        </w:rPr>
        <w:instrText xml:space="preserve"> ADDIN EN.CITE &lt;EndNote&gt;&lt;Cite AuthorYear="1"&gt;&lt;Author&gt;Altenburger&lt;/Author&gt;&lt;Year&gt;2020&lt;/Year&gt;&lt;RecNum&gt;1263&lt;/RecNum&gt;&lt;DisplayText&gt;Altenburger et al. (2020)&lt;/DisplayText&gt;&lt;record&gt;&lt;rec-number&gt;1263&lt;/rec-number&gt;&lt;foreign-keys&gt;&lt;key app="EN" db-id="t0ex0v55wxvwvyed05dpvpagerzdra09trpd" timestamp="1657526317" guid="dc33472b-e60d-4571-a299-742194b83523"&gt;1263&lt;/key&gt;&lt;/foreign-keys&gt;&lt;ref-type name="Journal Article"&gt;17&lt;/ref-type&gt;&lt;contributors&gt;&lt;authors&gt;&lt;author&gt;Altenburger, A.&lt;/author&gt;&lt;author&gt;Blossom, H. E.&lt;/author&gt;&lt;author&gt;Garcia-Cuetos, L.&lt;/author&gt;&lt;author&gt;Jakobsen, H. H.&lt;/author&gt;&lt;author&gt;Carstensen, J.&lt;/author&gt;&lt;author&gt;Lundholm, N.&lt;/author&gt;&lt;author&gt;Hansen, P. J.&lt;/author&gt;&lt;author&gt;Moestrup, Ø&lt;/author&gt;&lt;author&gt;Haraguchi, L.&lt;/author&gt;&lt;/authors&gt;&lt;/contributors&gt;&lt;titles&gt;&lt;title&gt;Dimorphism in cryptophytes—The case of Teleaulax amphioxeia/Plagioselmis prolonga and its ecological implications&lt;/title&gt;&lt;secondary-title&gt;Science Advances&lt;/secondary-title&gt;&lt;/titles&gt;&lt;periodical&gt;&lt;full-title&gt;Science Advances&lt;/full-title&gt;&lt;/periodical&gt;&lt;pages&gt;eabb1611&lt;/pages&gt;&lt;volume&gt;6&lt;/volume&gt;&lt;number&gt;37&lt;/number&gt;&lt;dates&gt;&lt;year&gt;2020&lt;/year&gt;&lt;/dates&gt;&lt;publisher&gt;American Association for the Advancement of Science&lt;/publisher&gt;&lt;urls&gt;&lt;related-urls&gt;&lt;url&gt;https://doi.org/10.1126/sciadv.abb1611&lt;/url&gt;&lt;/related-urls&gt;&lt;/urls&gt;&lt;electronic-resource-num&gt;10.1126/sciadv.abb1611&lt;/electronic-resource-num&gt;&lt;access-date&gt;2022/07/11&lt;/access-date&gt;&lt;/record&gt;&lt;/Cite&gt;&lt;/EndNote&gt;</w:instrText>
      </w:r>
      <w:r w:rsidR="008547C8">
        <w:rPr>
          <w:rFonts w:ascii="Times New Roman" w:hAnsi="Times New Roman" w:cs="Times New Roman"/>
          <w:noProof/>
          <w:color w:val="00000A"/>
          <w:sz w:val="20"/>
          <w:szCs w:val="20"/>
        </w:rPr>
        <w:fldChar w:fldCharType="separate"/>
      </w:r>
      <w:r w:rsidR="008547C8">
        <w:rPr>
          <w:rFonts w:ascii="Times New Roman" w:hAnsi="Times New Roman" w:cs="Times New Roman"/>
          <w:noProof/>
          <w:color w:val="00000A"/>
          <w:sz w:val="20"/>
          <w:szCs w:val="20"/>
        </w:rPr>
        <w:t>Altenburger et al. (2020)</w:t>
      </w:r>
      <w:r w:rsidR="008547C8">
        <w:rPr>
          <w:rFonts w:ascii="Times New Roman" w:hAnsi="Times New Roman" w:cs="Times New Roman"/>
          <w:noProof/>
          <w:color w:val="00000A"/>
          <w:sz w:val="20"/>
          <w:szCs w:val="20"/>
        </w:rPr>
        <w:fldChar w:fldCharType="end"/>
      </w:r>
      <w:r>
        <w:rPr>
          <w:rFonts w:ascii="Times New Roman" w:hAnsi="Times New Roman" w:cs="Times New Roman"/>
          <w:color w:val="00000A"/>
          <w:sz w:val="20"/>
          <w:szCs w:val="20"/>
        </w:rPr>
        <w:t>; 3.</w:t>
      </w:r>
      <w:r w:rsidR="001B42EA" w:rsidRPr="001B42EA">
        <w:rPr>
          <w:rFonts w:ascii="Times New Roman" w:hAnsi="Times New Roman" w:cs="Times New Roman"/>
          <w:color w:val="00000A"/>
          <w:sz w:val="20"/>
          <w:szCs w:val="20"/>
        </w:rPr>
        <w:t xml:space="preserve"> </w:t>
      </w:r>
      <w:r w:rsidR="001B42EA">
        <w:rPr>
          <w:rFonts w:ascii="Times New Roman" w:hAnsi="Times New Roman" w:cs="Times New Roman"/>
          <w:color w:val="00000A"/>
          <w:sz w:val="20"/>
          <w:szCs w:val="20"/>
        </w:rPr>
        <w:fldChar w:fldCharType="begin"/>
      </w:r>
      <w:r w:rsidR="001B42EA">
        <w:rPr>
          <w:rFonts w:ascii="Times New Roman" w:hAnsi="Times New Roman" w:cs="Times New Roman"/>
          <w:color w:val="00000A"/>
          <w:sz w:val="20"/>
          <w:szCs w:val="20"/>
        </w:rPr>
        <w:instrText xml:space="preserve"> ADDIN EN.CITE &lt;EndNote&gt;&lt;Cite AuthorYear="1"&gt;&lt;Author&gt;Estep&lt;/Author&gt;&lt;Year&gt;1989&lt;/Year&gt;&lt;RecNum&gt;1264&lt;/RecNum&gt;&lt;DisplayText&gt;Estep and MacIntyre (1989)&lt;/DisplayText&gt;&lt;record&gt;&lt;rec-number&gt;1264&lt;/rec-number&gt;&lt;foreign-keys&gt;&lt;key app="EN" db-id="t0ex0v55wxvwvyed05dpvpagerzdra09trpd" timestamp="1657526537" guid="f988567e-be45-4d8f-b98f-f367724c5002"&gt;1264&lt;/key&gt;&lt;/foreign-keys&gt;&lt;ref-type name="Journal Article"&gt;17&lt;/ref-type&gt;&lt;contributors&gt;&lt;authors&gt;&lt;author&gt;Estep, Kenneth W.&lt;/author&gt;&lt;author&gt;MacIntyre, Ferren&lt;/author&gt;&lt;/authors&gt;&lt;/contributors&gt;&lt;titles&gt;&lt;title&gt;Taxonomy, life cycle, distribution and dasmotrophy of Chrysochromulina: a theory accounting for scales, haptonema, muciferous bodies and toxicity&lt;/title&gt;&lt;secondary-title&gt;Marine Ecology Progress Series&lt;/secondary-title&gt;&lt;/titles&gt;&lt;periodical&gt;&lt;full-title&gt;Marine Ecology Progress Series&lt;/full-title&gt;&lt;/periodical&gt;&lt;pages&gt;11-21&lt;/pages&gt;&lt;volume&gt;57&lt;/volume&gt;&lt;number&gt;1&lt;/number&gt;&lt;dates&gt;&lt;year&gt;1989&lt;/year&gt;&lt;/dates&gt;&lt;publisher&gt;Inter-Research Science Center&lt;/publisher&gt;&lt;isbn&gt;01718630, 16161599&lt;/isbn&gt;&lt;urls&gt;&lt;related-urls&gt;&lt;url&gt;http://www.jstor.org/stable/24836039&lt;/url&gt;&lt;/related-urls&gt;&lt;/urls&gt;&lt;custom1&gt;Full publication date: September 15 1989&lt;/custom1&gt;&lt;remote-database-name&gt;JSTOR&lt;/remote-database-name&gt;&lt;access-date&gt;2022/07/11/&lt;/access-date&gt;&lt;/record&gt;&lt;/Cite&gt;&lt;/EndNote&gt;</w:instrText>
      </w:r>
      <w:r w:rsidR="001B42EA">
        <w:rPr>
          <w:rFonts w:ascii="Times New Roman" w:hAnsi="Times New Roman" w:cs="Times New Roman"/>
          <w:color w:val="00000A"/>
          <w:sz w:val="20"/>
          <w:szCs w:val="20"/>
        </w:rPr>
        <w:fldChar w:fldCharType="separate"/>
      </w:r>
      <w:r w:rsidR="001B42EA">
        <w:rPr>
          <w:rFonts w:ascii="Times New Roman" w:hAnsi="Times New Roman" w:cs="Times New Roman"/>
          <w:noProof/>
          <w:color w:val="00000A"/>
          <w:sz w:val="20"/>
          <w:szCs w:val="20"/>
        </w:rPr>
        <w:t>Estep and MacIntyre (1989)</w:t>
      </w:r>
      <w:r w:rsidR="001B42EA">
        <w:rPr>
          <w:rFonts w:ascii="Times New Roman" w:hAnsi="Times New Roman" w:cs="Times New Roman"/>
          <w:color w:val="00000A"/>
          <w:sz w:val="20"/>
          <w:szCs w:val="20"/>
        </w:rPr>
        <w:fldChar w:fldCharType="end"/>
      </w:r>
      <w:r>
        <w:rPr>
          <w:rFonts w:ascii="Times New Roman" w:hAnsi="Times New Roman" w:cs="Times New Roman"/>
          <w:color w:val="00000A"/>
          <w:sz w:val="20"/>
          <w:szCs w:val="20"/>
        </w:rPr>
        <w:t xml:space="preserve">; 4. </w:t>
      </w:r>
      <w:r w:rsidR="001B42EA">
        <w:rPr>
          <w:rFonts w:ascii="Times New Roman" w:hAnsi="Times New Roman" w:cs="Times New Roman"/>
          <w:color w:val="00000A"/>
          <w:sz w:val="20"/>
          <w:szCs w:val="20"/>
        </w:rPr>
        <w:fldChar w:fldCharType="begin">
          <w:fldData xml:space="preserve">PEVuZE5vdGU+PENpdGUgQXV0aG9yWWVhcj0iMSI+PEF1dGhvcj5abGF0b2d1cnNreTwvQXV0aG9y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</w:fldData>
        </w:fldChar>
      </w:r>
      <w:r w:rsidR="001B42EA">
        <w:rPr>
          <w:rFonts w:ascii="Times New Roman" w:hAnsi="Times New Roman" w:cs="Times New Roman"/>
          <w:color w:val="00000A"/>
          <w:sz w:val="20"/>
          <w:szCs w:val="20"/>
        </w:rPr>
        <w:instrText xml:space="preserve"> ADDIN EN.CITE </w:instrText>
      </w:r>
      <w:r w:rsidR="001B42EA">
        <w:rPr>
          <w:rFonts w:ascii="Times New Roman" w:hAnsi="Times New Roman" w:cs="Times New Roman"/>
          <w:color w:val="00000A"/>
          <w:sz w:val="20"/>
          <w:szCs w:val="20"/>
        </w:rPr>
        <w:fldChar w:fldCharType="begin">
          <w:fldData xml:space="preserve">PEVuZE5vdGU+PENpdGUgQXV0aG9yWWVhcj0iMSI+PEF1dGhvcj5abGF0b2d1cnNreTwvQXV0aG9y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</w:fldData>
        </w:fldChar>
      </w:r>
      <w:r w:rsidR="001B42EA">
        <w:rPr>
          <w:rFonts w:ascii="Times New Roman" w:hAnsi="Times New Roman" w:cs="Times New Roman"/>
          <w:color w:val="00000A"/>
          <w:sz w:val="20"/>
          <w:szCs w:val="20"/>
        </w:rPr>
        <w:instrText xml:space="preserve"> ADDIN EN.CITE.DATA </w:instrText>
      </w:r>
      <w:r w:rsidR="001B42EA">
        <w:rPr>
          <w:rFonts w:ascii="Times New Roman" w:hAnsi="Times New Roman" w:cs="Times New Roman"/>
          <w:color w:val="00000A"/>
          <w:sz w:val="20"/>
          <w:szCs w:val="20"/>
        </w:rPr>
      </w:r>
      <w:r w:rsidR="001B42EA">
        <w:rPr>
          <w:rFonts w:ascii="Times New Roman" w:hAnsi="Times New Roman" w:cs="Times New Roman"/>
          <w:color w:val="00000A"/>
          <w:sz w:val="20"/>
          <w:szCs w:val="20"/>
        </w:rPr>
        <w:fldChar w:fldCharType="end"/>
      </w:r>
      <w:r w:rsidR="001B42EA">
        <w:rPr>
          <w:rFonts w:ascii="Times New Roman" w:hAnsi="Times New Roman" w:cs="Times New Roman"/>
          <w:color w:val="00000A"/>
          <w:sz w:val="20"/>
          <w:szCs w:val="20"/>
        </w:rPr>
      </w:r>
      <w:r w:rsidR="001B42EA">
        <w:rPr>
          <w:rFonts w:ascii="Times New Roman" w:hAnsi="Times New Roman" w:cs="Times New Roman"/>
          <w:color w:val="00000A"/>
          <w:sz w:val="20"/>
          <w:szCs w:val="20"/>
        </w:rPr>
        <w:fldChar w:fldCharType="separate"/>
      </w:r>
      <w:r w:rsidR="001B42EA">
        <w:rPr>
          <w:rFonts w:ascii="Times New Roman" w:hAnsi="Times New Roman" w:cs="Times New Roman"/>
          <w:noProof/>
          <w:color w:val="00000A"/>
          <w:sz w:val="20"/>
          <w:szCs w:val="20"/>
        </w:rPr>
        <w:t>Zlatogursky et al. (2021)</w:t>
      </w:r>
      <w:r w:rsidR="001B42EA">
        <w:rPr>
          <w:rFonts w:ascii="Times New Roman" w:hAnsi="Times New Roman" w:cs="Times New Roman"/>
          <w:color w:val="00000A"/>
          <w:sz w:val="20"/>
          <w:szCs w:val="20"/>
        </w:rPr>
        <w:fldChar w:fldCharType="end"/>
      </w:r>
    </w:p>
    <w:p w14:paraId="63AA58F3" w14:textId="1923433D" w:rsidR="00DC7ACA" w:rsidRDefault="00DC7ACA" w:rsidP="00D11FD5">
      <w:pPr>
        <w:spacing w:after="0"/>
        <w:ind w:left="-567" w:right="-716"/>
        <w:jc w:val="both"/>
        <w:rPr>
          <w:rFonts w:ascii="Times New Roman" w:hAnsi="Times New Roman" w:cs="Times New Roman"/>
          <w:color w:val="00000A"/>
          <w:sz w:val="20"/>
          <w:szCs w:val="20"/>
        </w:rPr>
      </w:pPr>
    </w:p>
    <w:p w14:paraId="78D73048" w14:textId="77777777" w:rsidR="00DC7ACA" w:rsidRPr="00DC7ACA" w:rsidRDefault="00DC7ACA" w:rsidP="00D11FD5">
      <w:pPr>
        <w:spacing w:after="0"/>
        <w:ind w:left="-567" w:right="-716"/>
        <w:jc w:val="both"/>
        <w:rPr>
          <w:rFonts w:ascii="Times New Roman" w:hAnsi="Times New Roman" w:cs="Times New Roman"/>
          <w:color w:val="00000A"/>
        </w:rPr>
      </w:pPr>
    </w:p>
    <w:p w14:paraId="08DB2B45" w14:textId="11FC196E" w:rsidR="00C236C6" w:rsidRPr="001B42EA" w:rsidRDefault="001B42EA">
      <w:pPr>
        <w:tabs>
          <w:tab w:val="left" w:pos="5382"/>
        </w:tabs>
      </w:pPr>
      <w:r>
        <w:t xml:space="preserve">Some taxa identified in microscopy had other names in our sequencing database. For example, </w:t>
      </w:r>
      <w:proofErr w:type="spellStart"/>
      <w:r>
        <w:rPr>
          <w:i/>
          <w:iCs/>
        </w:rPr>
        <w:t>Phaeocystis</w:t>
      </w:r>
      <w:proofErr w:type="spellEnd"/>
      <w:r>
        <w:t xml:space="preserve"> was identified in both haploid and diploid stages which can’t be discriminated using 18S; </w:t>
      </w:r>
      <w:proofErr w:type="spellStart"/>
      <w:r>
        <w:rPr>
          <w:i/>
          <w:iCs/>
        </w:rPr>
        <w:t>Corymbellus</w:t>
      </w:r>
      <w:proofErr w:type="spellEnd"/>
      <w:r w:rsidR="003905C8">
        <w:rPr>
          <w:i/>
          <w:iCs/>
        </w:rPr>
        <w:t xml:space="preserve"> </w:t>
      </w:r>
      <w:r w:rsidR="003905C8" w:rsidRPr="003905C8">
        <w:t>(microscopy)</w:t>
      </w:r>
      <w:r>
        <w:rPr>
          <w:i/>
          <w:iCs/>
        </w:rPr>
        <w:t xml:space="preserve"> </w:t>
      </w:r>
      <w:r>
        <w:t xml:space="preserve">is the colonial form of </w:t>
      </w:r>
      <w:proofErr w:type="spellStart"/>
      <w:r w:rsidRPr="001B42EA">
        <w:rPr>
          <w:i/>
          <w:iCs/>
        </w:rPr>
        <w:t>Chrysochromulina</w:t>
      </w:r>
      <w:proofErr w:type="spellEnd"/>
      <w:r w:rsidR="003905C8">
        <w:t xml:space="preserve"> (18S)</w:t>
      </w:r>
      <w:r>
        <w:t xml:space="preserve"> and </w:t>
      </w:r>
      <w:proofErr w:type="spellStart"/>
      <w:r>
        <w:rPr>
          <w:i/>
          <w:iCs/>
        </w:rPr>
        <w:t>Plagioselmis</w:t>
      </w:r>
      <w:proofErr w:type="spellEnd"/>
      <w:r>
        <w:t xml:space="preserve"> </w:t>
      </w:r>
      <w:r w:rsidR="003905C8" w:rsidRPr="003905C8">
        <w:t>(microscopy)</w:t>
      </w:r>
      <w:r w:rsidR="003905C8">
        <w:t xml:space="preserve"> </w:t>
      </w:r>
      <w:r>
        <w:t xml:space="preserve">is the haploid form of </w:t>
      </w:r>
      <w:proofErr w:type="spellStart"/>
      <w:r>
        <w:rPr>
          <w:i/>
          <w:iCs/>
        </w:rPr>
        <w:t>Teleaulax</w:t>
      </w:r>
      <w:proofErr w:type="spellEnd"/>
      <w:r w:rsidR="003905C8">
        <w:rPr>
          <w:i/>
          <w:iCs/>
        </w:rPr>
        <w:t xml:space="preserve"> </w:t>
      </w:r>
      <w:r w:rsidR="003905C8">
        <w:t>(18S)</w:t>
      </w:r>
      <w:r>
        <w:t xml:space="preserve">. Other taxa were first sequenced </w:t>
      </w:r>
      <w:r>
        <w:fldChar w:fldCharType="begin">
          <w:fldData xml:space="preserve">PEVuZE5vdGU+PENpdGU+PEF1dGhvcj5abGF0b2d1cnNreTwvQXV0aG9yPjxZZWFyPjIwMjE8L1ll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abGF0b2d1cnNreTwvQXV0aG9yPjxZZWFyPjIwMjE8L1ll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Zlatogursky et al., 2021)</w:t>
      </w:r>
      <w:r>
        <w:fldChar w:fldCharType="end"/>
      </w:r>
      <w:r>
        <w:t xml:space="preserve"> or taxonomically classified </w:t>
      </w:r>
      <w:r w:rsidR="00354C81">
        <w:fldChar w:fldCharType="begin"/>
      </w:r>
      <w:r w:rsidR="00354C81">
        <w:instrText xml:space="preserve"> ADDIN EN.CITE &lt;EndNote&gt;&lt;Cite&gt;&lt;Author&gt;Yabuki&lt;/Author&gt;&lt;Year&gt;2018&lt;/Year&gt;&lt;RecNum&gt;1265&lt;/RecNum&gt;&lt;DisplayText&gt;(Yabuki and Ishida, 2018)&lt;/DisplayText&gt;&lt;record&gt;&lt;rec-number&gt;1265&lt;/rec-number&gt;&lt;foreign-keys&gt;&lt;key app="EN" db-id="t0ex0v55wxvwvyed05dpvpagerzdra09trpd" timestamp="1657527060" guid="c6a242bb-55a0-4e5f-9ea7-cf548e90c2d7"&gt;1265&lt;/key&gt;&lt;/foreign-keys&gt;&lt;ref-type name="Journal Article"&gt;17&lt;/ref-type&gt;&lt;contributors&gt;&lt;authors&gt;&lt;author&gt;Yabuki, Akinori&lt;/author&gt;&lt;author&gt;Ishida, Ken-ichiro&lt;/author&gt;&lt;/authors&gt;&lt;/contributors&gt;&lt;titles&gt;&lt;title&gt;An Orphan Protist Quadricilia rotundata Finally Finds Its Phylogenetic Home in Cercozoa&lt;/title&gt;&lt;secondary-title&gt;Journal of Eukaryotic Microbiology&lt;/secondary-title&gt;&lt;/titles&gt;&lt;periodical&gt;&lt;full-title&gt;Journal of Eukaryotic Microbiology&lt;/full-title&gt;&lt;/periodical&gt;&lt;pages&gt;729-732&lt;/pages&gt;&lt;volume&gt;65&lt;/volume&gt;&lt;number&gt;5&lt;/number&gt;&lt;keywords&gt;&lt;keyword&gt;Environmental clade&lt;/keyword&gt;&lt;keyword&gt;phylogenetic analysis&lt;/keyword&gt;&lt;/keywords&gt;&lt;dates&gt;&lt;year&gt;2018&lt;/year&gt;&lt;pub-dates&gt;&lt;date&gt;2018/07/01&lt;/date&gt;&lt;/pub-dates&gt;&lt;/dates&gt;&lt;publisher&gt;John Wiley &amp;amp; Sons, Ltd&lt;/publisher&gt;&lt;isbn&gt;1066-5234&lt;/isbn&gt;&lt;work-type&gt;https://doi.org/10.1111/jeu.12502&lt;/work-type&gt;&lt;urls&gt;&lt;related-urls&gt;&lt;url&gt;https://doi.org/10.1111/jeu.12502&lt;/url&gt;&lt;/related-urls&gt;&lt;/urls&gt;&lt;electronic-resource-num&gt;https://doi.org/10.1111/jeu.12502&lt;/electronic-resource-num&gt;&lt;access-date&gt;2022/07/11&lt;/access-date&gt;&lt;/record&gt;&lt;/Cite&gt;&lt;/EndNote&gt;</w:instrText>
      </w:r>
      <w:r w:rsidR="00354C81">
        <w:fldChar w:fldCharType="separate"/>
      </w:r>
      <w:r w:rsidR="00354C81">
        <w:rPr>
          <w:noProof/>
        </w:rPr>
        <w:t>(Yabuki and Ishida, 2018)</w:t>
      </w:r>
      <w:r w:rsidR="00354C81">
        <w:fldChar w:fldCharType="end"/>
      </w:r>
      <w:r w:rsidR="00354C81">
        <w:t xml:space="preserve"> after our sequencing database was made (SILVA v128, 2016).</w:t>
      </w:r>
    </w:p>
    <w:p w14:paraId="5B17AA5D" w14:textId="65190CF9" w:rsidR="00C236C6" w:rsidRDefault="00C236C6">
      <w:pPr>
        <w:spacing w:before="180" w:after="180"/>
        <w:jc w:val="both"/>
        <w:rPr>
          <w:color w:val="00000A"/>
        </w:rPr>
      </w:pPr>
    </w:p>
    <w:p w14:paraId="35EFA9BF" w14:textId="77777777" w:rsidR="00C236C6" w:rsidRDefault="00C236C6">
      <w:pPr>
        <w:spacing w:before="180" w:after="180"/>
        <w:jc w:val="both"/>
        <w:rPr>
          <w:color w:val="00000A"/>
          <w:u w:val="single"/>
        </w:rPr>
      </w:pPr>
    </w:p>
    <w:p w14:paraId="464FD6CF" w14:textId="77777777" w:rsidR="00C236C6" w:rsidRDefault="00C236C6">
      <w:pPr>
        <w:spacing w:before="180" w:after="180"/>
        <w:jc w:val="both"/>
        <w:rPr>
          <w:color w:val="00000A"/>
          <w:u w:val="single"/>
        </w:rPr>
      </w:pPr>
    </w:p>
    <w:p w14:paraId="4BA5E73D" w14:textId="77777777" w:rsidR="00C236C6" w:rsidRDefault="005360C7">
      <w:pPr>
        <w:spacing w:before="180" w:after="180"/>
        <w:jc w:val="both"/>
        <w:rPr>
          <w:color w:val="00000A"/>
          <w:u w:val="single"/>
        </w:rPr>
      </w:pPr>
      <w:r>
        <w:rPr>
          <w:noProof/>
        </w:rPr>
        <w:lastRenderedPageBreak/>
        <w:drawing>
          <wp:inline distT="0" distB="0" distL="0" distR="0" wp14:anchorId="3CCF27F2" wp14:editId="723C3E8F">
            <wp:extent cx="2776855" cy="3706495"/>
            <wp:effectExtent l="0" t="0" r="0" b="0"/>
            <wp:docPr id="7" name="image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mage3.png"/>
                    <pic:cNvPicPr>
                      <a:picLocks noChangeAspect="1" noChangeArrowheads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6855" cy="3706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A4DECF" w14:textId="41252281" w:rsidR="00C236C6" w:rsidRDefault="005360C7">
      <w:pPr>
        <w:spacing w:before="180" w:after="180"/>
        <w:jc w:val="both"/>
        <w:rPr>
          <w:rFonts w:ascii="Times New Roman" w:hAnsi="Times New Roman" w:cs="Times New Roman"/>
          <w:color w:val="00000A"/>
          <w:u w:val="single"/>
        </w:rPr>
      </w:pPr>
      <w:r>
        <w:rPr>
          <w:rFonts w:ascii="Times New Roman" w:hAnsi="Times New Roman" w:cs="Times New Roman"/>
          <w:color w:val="00000A"/>
        </w:rPr>
        <w:t>Figure S</w:t>
      </w:r>
      <w:r w:rsidR="003C12E4">
        <w:rPr>
          <w:rFonts w:ascii="Times New Roman" w:hAnsi="Times New Roman" w:cs="Times New Roman"/>
          <w:color w:val="00000A"/>
        </w:rPr>
        <w:t>4</w:t>
      </w:r>
      <w:r>
        <w:rPr>
          <w:rFonts w:ascii="Times New Roman" w:hAnsi="Times New Roman" w:cs="Times New Roman"/>
          <w:color w:val="00000A"/>
        </w:rPr>
        <w:t>. Box and whiskers plot of 5% and 95% (whiskers), 25% and 75% (box) and median (bold line) chlorophyll-</w:t>
      </w:r>
      <w:r>
        <w:rPr>
          <w:rFonts w:ascii="Times New Roman" w:hAnsi="Times New Roman" w:cs="Times New Roman"/>
          <w:i/>
          <w:color w:val="00000A"/>
        </w:rPr>
        <w:t>a</w:t>
      </w:r>
      <w:r>
        <w:rPr>
          <w:rFonts w:ascii="Times New Roman" w:hAnsi="Times New Roman" w:cs="Times New Roman"/>
          <w:color w:val="00000A"/>
        </w:rPr>
        <w:t xml:space="preserve"> and DOC concentrations among years across all stations of the Atlantic Repeat Hydrography Line 7 west (AR7W) sampling line in the Labrador Sea.</w:t>
      </w:r>
    </w:p>
    <w:p w14:paraId="6E048842" w14:textId="77777777" w:rsidR="00C236C6" w:rsidRDefault="00C236C6">
      <w:bookmarkStart w:id="1" w:name="_dx3ecgna1w33"/>
      <w:bookmarkEnd w:id="1"/>
    </w:p>
    <w:p w14:paraId="3EEC3CBE" w14:textId="77777777" w:rsidR="00C236C6" w:rsidRDefault="00C236C6"/>
    <w:p w14:paraId="07E32D1A" w14:textId="67DCA358" w:rsidR="00C236C6" w:rsidRDefault="00C236C6"/>
    <w:p w14:paraId="167359E9" w14:textId="624D0B8C" w:rsidR="00CB7EB3" w:rsidRDefault="00CB7EB3"/>
    <w:p w14:paraId="7CCDE6E1" w14:textId="77777777" w:rsidR="00CB7EB3" w:rsidRDefault="00CB7EB3">
      <w:pPr>
        <w:sectPr w:rsidR="00CB7EB3" w:rsidSect="00543155">
          <w:pgSz w:w="12240" w:h="15840"/>
          <w:pgMar w:top="1440" w:right="1800" w:bottom="1440" w:left="1800" w:header="0" w:footer="0" w:gutter="0"/>
          <w:cols w:space="720"/>
          <w:formProt w:val="0"/>
          <w:docGrid w:linePitch="326"/>
        </w:sectPr>
      </w:pPr>
    </w:p>
    <w:p w14:paraId="2FEE1377" w14:textId="77777777" w:rsidR="00CB7EB3" w:rsidRDefault="00CB7EB3" w:rsidP="00CB7EB3">
      <w:pPr>
        <w:pStyle w:val="Heading2"/>
        <w:spacing w:after="0" w:line="288" w:lineRule="auto"/>
        <w:jc w:val="both"/>
        <w:rPr>
          <w:rFonts w:ascii="Times New Roman" w:eastAsia="Times New Roman" w:hAnsi="Times New Roman" w:cs="Times New Roman"/>
          <w:color w:val="00000A"/>
        </w:rPr>
      </w:pPr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>Table S3: Adjusted R</w:t>
      </w:r>
      <w:r>
        <w:rPr>
          <w:rFonts w:ascii="Times New Roman" w:eastAsia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values from the variance partitioning on taxonomic composition and selected functional traits shown as percentages for each fraction.  </w:t>
      </w:r>
    </w:p>
    <w:tbl>
      <w:tblPr>
        <w:tblW w:w="11640" w:type="dxa"/>
        <w:tblLook w:val="04A0" w:firstRow="1" w:lastRow="0" w:firstColumn="1" w:lastColumn="0" w:noHBand="0" w:noVBand="1"/>
      </w:tblPr>
      <w:tblGrid>
        <w:gridCol w:w="1641"/>
        <w:gridCol w:w="1156"/>
        <w:gridCol w:w="1131"/>
        <w:gridCol w:w="1125"/>
        <w:gridCol w:w="1234"/>
        <w:gridCol w:w="1213"/>
        <w:gridCol w:w="1246"/>
        <w:gridCol w:w="1799"/>
        <w:gridCol w:w="1095"/>
      </w:tblGrid>
      <w:tr w:rsidR="00CB7EB3" w:rsidRPr="00980072" w14:paraId="493AD705" w14:textId="77777777" w:rsidTr="00A91B67">
        <w:trPr>
          <w:trHeight w:val="552"/>
        </w:trPr>
        <w:tc>
          <w:tcPr>
            <w:tcW w:w="1721" w:type="dxa"/>
            <w:vMerge w:val="restart"/>
            <w:tcBorders>
              <w:top w:val="single" w:sz="4" w:space="0" w:color="auto"/>
              <w:left w:val="nil"/>
              <w:bottom w:val="double" w:sz="6" w:space="0" w:color="000000"/>
              <w:right w:val="nil"/>
            </w:tcBorders>
            <w:shd w:val="clear" w:color="000000" w:fill="FFFFFF"/>
            <w:vAlign w:val="bottom"/>
            <w:hideMark/>
          </w:tcPr>
          <w:p w14:paraId="5B6D97DE" w14:textId="77777777" w:rsidR="00CB7EB3" w:rsidRPr="00980072" w:rsidRDefault="00CB7EB3" w:rsidP="00A91B67">
            <w:pPr>
              <w:suppressAutoHyphens w:val="0"/>
              <w:spacing w:after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bookmarkStart w:id="2" w:name="_3qvxuxmhn59d"/>
            <w:bookmarkEnd w:id="2"/>
            <w:r w:rsidRPr="00980072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 </w:t>
            </w:r>
          </w:p>
        </w:tc>
        <w:tc>
          <w:tcPr>
            <w:tcW w:w="1180" w:type="dxa"/>
            <w:vMerge w:val="restart"/>
            <w:tcBorders>
              <w:top w:val="single" w:sz="4" w:space="0" w:color="auto"/>
              <w:left w:val="nil"/>
              <w:bottom w:val="double" w:sz="6" w:space="0" w:color="000000"/>
              <w:right w:val="nil"/>
            </w:tcBorders>
            <w:shd w:val="clear" w:color="000000" w:fill="FFFFFF"/>
            <w:vAlign w:val="center"/>
            <w:hideMark/>
          </w:tcPr>
          <w:p w14:paraId="1667FF1C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Water mass (WM)</w:t>
            </w:r>
          </w:p>
        </w:tc>
        <w:tc>
          <w:tcPr>
            <w:tcW w:w="1166" w:type="dxa"/>
            <w:vMerge w:val="restart"/>
            <w:tcBorders>
              <w:top w:val="single" w:sz="4" w:space="0" w:color="auto"/>
              <w:left w:val="nil"/>
              <w:bottom w:val="double" w:sz="6" w:space="0" w:color="000000"/>
              <w:right w:val="nil"/>
            </w:tcBorders>
            <w:shd w:val="clear" w:color="000000" w:fill="FFFFFF"/>
            <w:vAlign w:val="center"/>
            <w:hideMark/>
          </w:tcPr>
          <w:p w14:paraId="2EB29862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Year</w:t>
            </w:r>
          </w:p>
        </w:tc>
        <w:tc>
          <w:tcPr>
            <w:tcW w:w="116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48CBED2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Days before peak</w:t>
            </w:r>
          </w:p>
        </w:tc>
        <w:tc>
          <w:tcPr>
            <w:tcW w:w="1216" w:type="dxa"/>
            <w:vMerge w:val="restart"/>
            <w:tcBorders>
              <w:top w:val="single" w:sz="4" w:space="0" w:color="auto"/>
              <w:left w:val="nil"/>
              <w:bottom w:val="double" w:sz="6" w:space="0" w:color="000000"/>
              <w:right w:val="nil"/>
            </w:tcBorders>
            <w:shd w:val="clear" w:color="000000" w:fill="FFFFFF"/>
            <w:vAlign w:val="center"/>
            <w:hideMark/>
          </w:tcPr>
          <w:p w14:paraId="7681423F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980072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WM+Year</w:t>
            </w:r>
            <w:proofErr w:type="spellEnd"/>
          </w:p>
        </w:tc>
        <w:tc>
          <w:tcPr>
            <w:tcW w:w="1213" w:type="dxa"/>
            <w:vMerge w:val="restart"/>
            <w:tcBorders>
              <w:top w:val="single" w:sz="4" w:space="0" w:color="auto"/>
              <w:left w:val="nil"/>
              <w:bottom w:val="double" w:sz="6" w:space="0" w:color="000000"/>
              <w:right w:val="nil"/>
            </w:tcBorders>
            <w:shd w:val="clear" w:color="000000" w:fill="FFFFFF"/>
            <w:vAlign w:val="center"/>
            <w:hideMark/>
          </w:tcPr>
          <w:p w14:paraId="57D7616C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DBP+WM</w:t>
            </w:r>
          </w:p>
        </w:tc>
        <w:tc>
          <w:tcPr>
            <w:tcW w:w="1217" w:type="dxa"/>
            <w:vMerge w:val="restart"/>
            <w:tcBorders>
              <w:top w:val="single" w:sz="4" w:space="0" w:color="auto"/>
              <w:left w:val="nil"/>
              <w:bottom w:val="double" w:sz="6" w:space="0" w:color="000000"/>
              <w:right w:val="nil"/>
            </w:tcBorders>
            <w:shd w:val="clear" w:color="000000" w:fill="FFFFFF"/>
            <w:vAlign w:val="center"/>
            <w:hideMark/>
          </w:tcPr>
          <w:p w14:paraId="7CC153DB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980072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DBP+Year</w:t>
            </w:r>
            <w:proofErr w:type="spellEnd"/>
          </w:p>
        </w:tc>
        <w:tc>
          <w:tcPr>
            <w:tcW w:w="1613" w:type="dxa"/>
            <w:vMerge w:val="restart"/>
            <w:tcBorders>
              <w:top w:val="single" w:sz="4" w:space="0" w:color="auto"/>
              <w:left w:val="nil"/>
              <w:bottom w:val="double" w:sz="6" w:space="0" w:color="000000"/>
              <w:right w:val="nil"/>
            </w:tcBorders>
            <w:shd w:val="clear" w:color="000000" w:fill="FFFFFF"/>
            <w:vAlign w:val="center"/>
            <w:hideMark/>
          </w:tcPr>
          <w:p w14:paraId="1FBB00C8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980072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DBP+Year+WM</w:t>
            </w:r>
            <w:proofErr w:type="spellEnd"/>
          </w:p>
        </w:tc>
        <w:tc>
          <w:tcPr>
            <w:tcW w:w="1151" w:type="dxa"/>
            <w:vMerge w:val="restart"/>
            <w:tcBorders>
              <w:top w:val="single" w:sz="4" w:space="0" w:color="auto"/>
              <w:left w:val="nil"/>
              <w:bottom w:val="double" w:sz="6" w:space="0" w:color="000000"/>
              <w:right w:val="nil"/>
            </w:tcBorders>
            <w:shd w:val="clear" w:color="000000" w:fill="FFFFFF"/>
            <w:vAlign w:val="center"/>
            <w:hideMark/>
          </w:tcPr>
          <w:p w14:paraId="6419B4D2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Total</w:t>
            </w:r>
          </w:p>
        </w:tc>
      </w:tr>
      <w:tr w:rsidR="00CB7EB3" w:rsidRPr="00980072" w14:paraId="287DF12E" w14:textId="77777777" w:rsidTr="00A91B67">
        <w:trPr>
          <w:trHeight w:val="300"/>
        </w:trPr>
        <w:tc>
          <w:tcPr>
            <w:tcW w:w="1721" w:type="dxa"/>
            <w:vMerge/>
            <w:tcBorders>
              <w:top w:val="single" w:sz="4" w:space="0" w:color="auto"/>
              <w:left w:val="nil"/>
              <w:bottom w:val="double" w:sz="6" w:space="0" w:color="000000"/>
              <w:right w:val="nil"/>
            </w:tcBorders>
            <w:vAlign w:val="center"/>
            <w:hideMark/>
          </w:tcPr>
          <w:p w14:paraId="7157C8E2" w14:textId="77777777" w:rsidR="00CB7EB3" w:rsidRPr="00980072" w:rsidRDefault="00CB7EB3" w:rsidP="00A91B67">
            <w:pPr>
              <w:suppressAutoHyphens w:val="0"/>
              <w:spacing w:after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180" w:type="dxa"/>
            <w:vMerge/>
            <w:tcBorders>
              <w:top w:val="single" w:sz="4" w:space="0" w:color="auto"/>
              <w:left w:val="nil"/>
              <w:bottom w:val="double" w:sz="6" w:space="0" w:color="000000"/>
              <w:right w:val="nil"/>
            </w:tcBorders>
            <w:vAlign w:val="center"/>
            <w:hideMark/>
          </w:tcPr>
          <w:p w14:paraId="4FC27FC9" w14:textId="77777777" w:rsidR="00CB7EB3" w:rsidRPr="00980072" w:rsidRDefault="00CB7EB3" w:rsidP="00A91B67">
            <w:pPr>
              <w:suppressAutoHyphens w:val="0"/>
              <w:spacing w:after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166" w:type="dxa"/>
            <w:vMerge/>
            <w:tcBorders>
              <w:top w:val="single" w:sz="4" w:space="0" w:color="auto"/>
              <w:left w:val="nil"/>
              <w:bottom w:val="double" w:sz="6" w:space="0" w:color="000000"/>
              <w:right w:val="nil"/>
            </w:tcBorders>
            <w:vAlign w:val="center"/>
            <w:hideMark/>
          </w:tcPr>
          <w:p w14:paraId="73AD1B42" w14:textId="77777777" w:rsidR="00CB7EB3" w:rsidRPr="00980072" w:rsidRDefault="00CB7EB3" w:rsidP="00A91B67">
            <w:pPr>
              <w:suppressAutoHyphens w:val="0"/>
              <w:spacing w:after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000000" w:fill="FFFFFF"/>
            <w:vAlign w:val="center"/>
            <w:hideMark/>
          </w:tcPr>
          <w:p w14:paraId="52FB99A1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(DBP)</w:t>
            </w:r>
          </w:p>
        </w:tc>
        <w:tc>
          <w:tcPr>
            <w:tcW w:w="1216" w:type="dxa"/>
            <w:vMerge/>
            <w:tcBorders>
              <w:top w:val="single" w:sz="4" w:space="0" w:color="auto"/>
              <w:left w:val="nil"/>
              <w:bottom w:val="double" w:sz="6" w:space="0" w:color="000000"/>
              <w:right w:val="nil"/>
            </w:tcBorders>
            <w:vAlign w:val="center"/>
            <w:hideMark/>
          </w:tcPr>
          <w:p w14:paraId="194189A3" w14:textId="77777777" w:rsidR="00CB7EB3" w:rsidRPr="00980072" w:rsidRDefault="00CB7EB3" w:rsidP="00A91B67">
            <w:pPr>
              <w:suppressAutoHyphens w:val="0"/>
              <w:spacing w:after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213" w:type="dxa"/>
            <w:vMerge/>
            <w:tcBorders>
              <w:top w:val="single" w:sz="4" w:space="0" w:color="auto"/>
              <w:left w:val="nil"/>
              <w:bottom w:val="double" w:sz="6" w:space="0" w:color="000000"/>
              <w:right w:val="nil"/>
            </w:tcBorders>
            <w:vAlign w:val="center"/>
            <w:hideMark/>
          </w:tcPr>
          <w:p w14:paraId="0249E505" w14:textId="77777777" w:rsidR="00CB7EB3" w:rsidRPr="00980072" w:rsidRDefault="00CB7EB3" w:rsidP="00A91B67">
            <w:pPr>
              <w:suppressAutoHyphens w:val="0"/>
              <w:spacing w:after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217" w:type="dxa"/>
            <w:vMerge/>
            <w:tcBorders>
              <w:top w:val="single" w:sz="4" w:space="0" w:color="auto"/>
              <w:left w:val="nil"/>
              <w:bottom w:val="double" w:sz="6" w:space="0" w:color="000000"/>
              <w:right w:val="nil"/>
            </w:tcBorders>
            <w:vAlign w:val="center"/>
            <w:hideMark/>
          </w:tcPr>
          <w:p w14:paraId="67E3AA22" w14:textId="77777777" w:rsidR="00CB7EB3" w:rsidRPr="00980072" w:rsidRDefault="00CB7EB3" w:rsidP="00A91B67">
            <w:pPr>
              <w:suppressAutoHyphens w:val="0"/>
              <w:spacing w:after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613" w:type="dxa"/>
            <w:vMerge/>
            <w:tcBorders>
              <w:top w:val="single" w:sz="4" w:space="0" w:color="auto"/>
              <w:left w:val="nil"/>
              <w:bottom w:val="double" w:sz="6" w:space="0" w:color="000000"/>
              <w:right w:val="nil"/>
            </w:tcBorders>
            <w:vAlign w:val="center"/>
            <w:hideMark/>
          </w:tcPr>
          <w:p w14:paraId="2402D8D6" w14:textId="77777777" w:rsidR="00CB7EB3" w:rsidRPr="00980072" w:rsidRDefault="00CB7EB3" w:rsidP="00A91B67">
            <w:pPr>
              <w:suppressAutoHyphens w:val="0"/>
              <w:spacing w:after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151" w:type="dxa"/>
            <w:vMerge/>
            <w:tcBorders>
              <w:top w:val="single" w:sz="4" w:space="0" w:color="auto"/>
              <w:left w:val="nil"/>
              <w:bottom w:val="double" w:sz="6" w:space="0" w:color="000000"/>
              <w:right w:val="nil"/>
            </w:tcBorders>
            <w:vAlign w:val="center"/>
            <w:hideMark/>
          </w:tcPr>
          <w:p w14:paraId="1C45453D" w14:textId="77777777" w:rsidR="00CB7EB3" w:rsidRPr="00980072" w:rsidRDefault="00CB7EB3" w:rsidP="00A91B67">
            <w:pPr>
              <w:suppressAutoHyphens w:val="0"/>
              <w:spacing w:after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</w:p>
        </w:tc>
      </w:tr>
      <w:tr w:rsidR="00CB7EB3" w:rsidRPr="00980072" w14:paraId="2BB740F7" w14:textId="77777777" w:rsidTr="00A91B67">
        <w:trPr>
          <w:trHeight w:val="564"/>
        </w:trPr>
        <w:tc>
          <w:tcPr>
            <w:tcW w:w="172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29A3826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Taxonomic composition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168B363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8%*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8B6D5E6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%*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938CFEA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%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8D2B69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%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9C72819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9%</w:t>
            </w:r>
          </w:p>
        </w:tc>
        <w:tc>
          <w:tcPr>
            <w:tcW w:w="12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85A0F76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8%</w:t>
            </w:r>
          </w:p>
        </w:tc>
        <w:tc>
          <w:tcPr>
            <w:tcW w:w="161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2100D8B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%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CE441A6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0%</w:t>
            </w:r>
          </w:p>
        </w:tc>
      </w:tr>
      <w:tr w:rsidR="00CB7EB3" w:rsidRPr="00980072" w14:paraId="30273E32" w14:textId="77777777" w:rsidTr="00A91B67">
        <w:trPr>
          <w:trHeight w:val="288"/>
        </w:trPr>
        <w:tc>
          <w:tcPr>
            <w:tcW w:w="172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0441E65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Trophic strategy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04EDA4A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0%*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C191B4E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%*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A3951AE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%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3FF71F3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%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9C36D23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7%</w:t>
            </w:r>
          </w:p>
        </w:tc>
        <w:tc>
          <w:tcPr>
            <w:tcW w:w="12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93ECD34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1%</w:t>
            </w:r>
          </w:p>
        </w:tc>
        <w:tc>
          <w:tcPr>
            <w:tcW w:w="161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953168A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%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3946D05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62%</w:t>
            </w:r>
          </w:p>
        </w:tc>
      </w:tr>
      <w:tr w:rsidR="00CB7EB3" w:rsidRPr="00980072" w14:paraId="4B76C81F" w14:textId="77777777" w:rsidTr="00A91B67">
        <w:trPr>
          <w:trHeight w:val="288"/>
        </w:trPr>
        <w:tc>
          <w:tcPr>
            <w:tcW w:w="172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89D4C9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Size (5 classes)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EB50DF0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6%***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2E4B830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9%*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B7AB0A1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%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CD6C3E4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%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625E388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%</w:t>
            </w:r>
          </w:p>
        </w:tc>
        <w:tc>
          <w:tcPr>
            <w:tcW w:w="12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696D336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7%</w:t>
            </w:r>
          </w:p>
        </w:tc>
        <w:tc>
          <w:tcPr>
            <w:tcW w:w="161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331B3A7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%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C6033B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5%</w:t>
            </w:r>
          </w:p>
        </w:tc>
      </w:tr>
      <w:tr w:rsidR="00CB7EB3" w:rsidRPr="00980072" w14:paraId="6C4BDC54" w14:textId="77777777" w:rsidTr="00A91B67">
        <w:trPr>
          <w:trHeight w:val="288"/>
        </w:trPr>
        <w:tc>
          <w:tcPr>
            <w:tcW w:w="172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6E8375D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Motility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5A0A60E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8%*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F0F348F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%*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5604B1C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%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A2E4012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%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B5CD6A4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3%</w:t>
            </w:r>
          </w:p>
        </w:tc>
        <w:tc>
          <w:tcPr>
            <w:tcW w:w="12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3A34531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9%</w:t>
            </w:r>
          </w:p>
        </w:tc>
        <w:tc>
          <w:tcPr>
            <w:tcW w:w="161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9A24D22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%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275CD25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73%</w:t>
            </w:r>
          </w:p>
        </w:tc>
      </w:tr>
      <w:tr w:rsidR="00CB7EB3" w:rsidRPr="00980072" w14:paraId="01D8876D" w14:textId="77777777" w:rsidTr="00A91B67">
        <w:trPr>
          <w:trHeight w:val="288"/>
        </w:trPr>
        <w:tc>
          <w:tcPr>
            <w:tcW w:w="17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5508531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DMS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D127A3F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%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8E8ADBB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1%**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15DE00A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%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96891E9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%</w:t>
            </w:r>
          </w:p>
        </w:tc>
        <w:tc>
          <w:tcPr>
            <w:tcW w:w="12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BB26CEA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%</w:t>
            </w:r>
          </w:p>
        </w:tc>
        <w:tc>
          <w:tcPr>
            <w:tcW w:w="12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7091B9C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%</w:t>
            </w:r>
          </w:p>
        </w:tc>
        <w:tc>
          <w:tcPr>
            <w:tcW w:w="16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374F7E8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%</w:t>
            </w:r>
          </w:p>
        </w:tc>
        <w:tc>
          <w:tcPr>
            <w:tcW w:w="11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95736A7" w14:textId="77777777" w:rsidR="00CB7EB3" w:rsidRPr="00980072" w:rsidRDefault="00CB7EB3" w:rsidP="00A91B67">
            <w:pPr>
              <w:suppressAutoHyphens w:val="0"/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980072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4%</w:t>
            </w:r>
          </w:p>
        </w:tc>
      </w:tr>
    </w:tbl>
    <w:p w14:paraId="6AD02382" w14:textId="77777777" w:rsidR="00CB7EB3" w:rsidRDefault="00CB7EB3" w:rsidP="00CB7EB3">
      <w:pPr>
        <w:spacing w:after="0"/>
        <w:rPr>
          <w:rFonts w:ascii="Times New Roman" w:eastAsia="Times New Roman" w:hAnsi="Times New Roman" w:cs="Times New Roman"/>
          <w:color w:val="00000A"/>
        </w:rPr>
      </w:pPr>
    </w:p>
    <w:p w14:paraId="4DEF13EF" w14:textId="77777777" w:rsidR="00CB7EB3" w:rsidRDefault="00CB7EB3" w:rsidP="00CB7EB3">
      <w:pPr>
        <w:spacing w:line="480" w:lineRule="auto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color w:val="00000A"/>
        </w:rPr>
        <w:t xml:space="preserve">Note: DMS represent </w:t>
      </w:r>
      <w:proofErr w:type="spellStart"/>
      <w:r>
        <w:rPr>
          <w:rFonts w:ascii="Times New Roman" w:eastAsia="Times New Roman" w:hAnsi="Times New Roman" w:cs="Times New Roman"/>
        </w:rPr>
        <w:t>dimethylsulfoxide</w:t>
      </w:r>
      <w:proofErr w:type="spellEnd"/>
      <w:r>
        <w:rPr>
          <w:rFonts w:ascii="Times New Roman" w:eastAsia="Times New Roman" w:hAnsi="Times New Roman" w:cs="Times New Roman"/>
        </w:rPr>
        <w:t xml:space="preserve"> or </w:t>
      </w:r>
      <w:proofErr w:type="spellStart"/>
      <w:r>
        <w:rPr>
          <w:rFonts w:ascii="Times New Roman" w:eastAsia="Times New Roman" w:hAnsi="Times New Roman" w:cs="Times New Roman"/>
        </w:rPr>
        <w:t>dimethylsulfoniopropionate</w:t>
      </w:r>
      <w:proofErr w:type="spellEnd"/>
      <w:r>
        <w:rPr>
          <w:rFonts w:ascii="Times New Roman" w:eastAsia="Times New Roman" w:hAnsi="Times New Roman" w:cs="Times New Roman"/>
        </w:rPr>
        <w:t xml:space="preserve"> producers. *, </w:t>
      </w:r>
      <w:r>
        <w:rPr>
          <w:rFonts w:ascii="Times New Roman" w:eastAsia="Gungsuh" w:hAnsi="Times New Roman" w:cs="Times New Roman"/>
        </w:rPr>
        <w:t>** and *** represent partial RDA p-values of ≤ 0.05, ≤ 0.01 and ≤ 0.001</w:t>
      </w:r>
      <w:r>
        <w:rPr>
          <w:rFonts w:ascii="Times New Roman" w:eastAsia="Times New Roman" w:hAnsi="Times New Roman" w:cs="Times New Roman"/>
        </w:rPr>
        <w:t>, respectively.</w:t>
      </w:r>
    </w:p>
    <w:p w14:paraId="3145FD63" w14:textId="77777777" w:rsidR="00C236C6" w:rsidRDefault="00C236C6"/>
    <w:p w14:paraId="6516889E" w14:textId="77777777" w:rsidR="00C236C6" w:rsidRDefault="00C236C6"/>
    <w:p w14:paraId="05AE1629" w14:textId="77777777" w:rsidR="00CB7EB3" w:rsidRDefault="00CB7EB3">
      <w:pPr>
        <w:sectPr w:rsidR="00CB7EB3" w:rsidSect="00CB7EB3">
          <w:pgSz w:w="15840" w:h="12240" w:orient="landscape"/>
          <w:pgMar w:top="1800" w:right="1440" w:bottom="1800" w:left="1440" w:header="0" w:footer="0" w:gutter="0"/>
          <w:cols w:space="720"/>
          <w:formProt w:val="0"/>
          <w:docGrid w:linePitch="326"/>
        </w:sectPr>
      </w:pPr>
    </w:p>
    <w:p w14:paraId="5FAB443B" w14:textId="77777777" w:rsidR="00C236C6" w:rsidRDefault="005360C7">
      <w:r>
        <w:rPr>
          <w:noProof/>
        </w:rPr>
        <w:lastRenderedPageBreak/>
        <w:drawing>
          <wp:inline distT="0" distB="0" distL="0" distR="0" wp14:anchorId="0C38F760" wp14:editId="0076E86F">
            <wp:extent cx="5844540" cy="4255770"/>
            <wp:effectExtent l="0" t="0" r="0" b="0"/>
            <wp:docPr id="8" name="Imag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mage 17"/>
                    <pic:cNvPicPr>
                      <a:picLocks noChangeAspect="1" noChangeArrowheads="1"/>
                    </pic:cNvPicPr>
                  </pic:nvPicPr>
                  <pic:blipFill>
                    <a:blip r:embed="rId12"/>
                    <a:srcRect l="6258" t="6026" r="49235" b="4719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44540" cy="4255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657BD3" w14:textId="2CE81C4D" w:rsidR="00C236C6" w:rsidRDefault="005360C7">
      <w:pPr>
        <w:spacing w:before="180" w:after="180"/>
        <w:rPr>
          <w:rFonts w:ascii="Times New Roman" w:eastAsia="Times New Roman" w:hAnsi="Times New Roman" w:cs="Times New Roman"/>
        </w:rPr>
      </w:pPr>
      <w:bookmarkStart w:id="3" w:name="_cc709h22udxj"/>
      <w:bookmarkStart w:id="4" w:name="_kksi0a2oi00"/>
      <w:bookmarkEnd w:id="3"/>
      <w:bookmarkEnd w:id="4"/>
      <w:r>
        <w:rPr>
          <w:rFonts w:ascii="Times New Roman" w:hAnsi="Times New Roman" w:cs="Times New Roman"/>
          <w:color w:val="00000A"/>
        </w:rPr>
        <w:t>Figure S</w:t>
      </w:r>
      <w:r w:rsidR="003C12E4">
        <w:rPr>
          <w:rFonts w:ascii="Times New Roman" w:hAnsi="Times New Roman" w:cs="Times New Roman"/>
          <w:color w:val="00000A"/>
        </w:rPr>
        <w:t>5</w:t>
      </w:r>
      <w:r>
        <w:rPr>
          <w:rFonts w:ascii="Times New Roman" w:hAnsi="Times New Roman" w:cs="Times New Roman"/>
          <w:color w:val="00000A"/>
        </w:rPr>
        <w:t xml:space="preserve">. </w:t>
      </w:r>
      <w:r>
        <w:rPr>
          <w:rFonts w:ascii="Times New Roman" w:eastAsia="Times New Roman" w:hAnsi="Times New Roman" w:cs="Times New Roman"/>
        </w:rPr>
        <w:t xml:space="preserve">The smoothed (LOWESS function, stats core R package, 60% span) relationship between the proportion of motile protists and the number of days before peak. </w:t>
      </w:r>
    </w:p>
    <w:p w14:paraId="784C392C" w14:textId="77777777" w:rsidR="00C236C6" w:rsidRDefault="005360C7">
      <w:pPr>
        <w:spacing w:line="480" w:lineRule="auto"/>
      </w:pPr>
      <w:r>
        <w:t xml:space="preserve"> </w:t>
      </w:r>
    </w:p>
    <w:p w14:paraId="1F3A3FED" w14:textId="77777777" w:rsidR="00C236C6" w:rsidRDefault="00C236C6">
      <w:pPr>
        <w:spacing w:line="480" w:lineRule="auto"/>
      </w:pPr>
    </w:p>
    <w:p w14:paraId="18B33327" w14:textId="77777777" w:rsidR="00C236C6" w:rsidRDefault="00C236C6">
      <w:pPr>
        <w:spacing w:line="480" w:lineRule="auto"/>
      </w:pPr>
    </w:p>
    <w:p w14:paraId="2DBE20A8" w14:textId="77777777" w:rsidR="00C236C6" w:rsidRDefault="00C236C6">
      <w:pPr>
        <w:spacing w:line="480" w:lineRule="auto"/>
      </w:pPr>
    </w:p>
    <w:p w14:paraId="71F79D6D" w14:textId="77777777" w:rsidR="00C236C6" w:rsidRDefault="00C236C6">
      <w:pPr>
        <w:spacing w:line="480" w:lineRule="auto"/>
      </w:pPr>
    </w:p>
    <w:p w14:paraId="435F5AFB" w14:textId="77777777" w:rsidR="00C236C6" w:rsidRDefault="00C236C6">
      <w:pPr>
        <w:spacing w:line="480" w:lineRule="auto"/>
      </w:pPr>
    </w:p>
    <w:p w14:paraId="3C3216BE" w14:textId="77777777" w:rsidR="00C236C6" w:rsidRDefault="00C236C6">
      <w:pPr>
        <w:spacing w:line="480" w:lineRule="auto"/>
      </w:pPr>
    </w:p>
    <w:p w14:paraId="689F3C68" w14:textId="77777777" w:rsidR="00C236C6" w:rsidRDefault="00C236C6">
      <w:pPr>
        <w:spacing w:line="480" w:lineRule="auto"/>
      </w:pPr>
    </w:p>
    <w:p w14:paraId="3FDD4343" w14:textId="77777777" w:rsidR="00C236C6" w:rsidRDefault="00C236C6">
      <w:pPr>
        <w:spacing w:line="480" w:lineRule="auto"/>
      </w:pPr>
    </w:p>
    <w:p w14:paraId="266A473F" w14:textId="77777777" w:rsidR="00C236C6" w:rsidRDefault="00C236C6">
      <w:pPr>
        <w:spacing w:line="480" w:lineRule="auto"/>
      </w:pPr>
    </w:p>
    <w:p w14:paraId="563BF08F" w14:textId="77777777" w:rsidR="00C236C6" w:rsidRDefault="005360C7">
      <w:pPr>
        <w:spacing w:line="480" w:lineRule="auto"/>
      </w:pPr>
      <w:r>
        <w:rPr>
          <w:noProof/>
        </w:rPr>
        <w:drawing>
          <wp:inline distT="0" distB="0" distL="0" distR="0" wp14:anchorId="6CBF9388" wp14:editId="0C8BC4DE">
            <wp:extent cx="5326380" cy="5923915"/>
            <wp:effectExtent l="0" t="0" r="0" b="0"/>
            <wp:docPr id="9" name="Imag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mage 16"/>
                    <pic:cNvPicPr>
                      <a:picLocks noChangeAspect="1" noChangeArrowheads="1"/>
                    </pic:cNvPicPr>
                  </pic:nvPicPr>
                  <pic:blipFill>
                    <a:blip r:embed="rId13"/>
                    <a:srcRect l="16278" t="4799" r="26709" b="399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6380" cy="5923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889263" w14:textId="151CAACE" w:rsidR="00C236C6" w:rsidRDefault="005360C7">
      <w:pPr>
        <w:spacing w:before="180" w:after="180"/>
      </w:pPr>
      <w:r>
        <w:rPr>
          <w:rFonts w:ascii="Times New Roman" w:hAnsi="Times New Roman" w:cs="Times New Roman"/>
          <w:color w:val="00000A"/>
        </w:rPr>
        <w:t>Figure S</w:t>
      </w:r>
      <w:r w:rsidR="003C12E4">
        <w:rPr>
          <w:rFonts w:ascii="Times New Roman" w:hAnsi="Times New Roman" w:cs="Times New Roman"/>
          <w:color w:val="00000A"/>
        </w:rPr>
        <w:t>6</w:t>
      </w:r>
      <w:r>
        <w:rPr>
          <w:rFonts w:ascii="Times New Roman" w:hAnsi="Times New Roman" w:cs="Times New Roman"/>
          <w:color w:val="00000A"/>
        </w:rPr>
        <w:t xml:space="preserve">. </w:t>
      </w:r>
      <w:r>
        <w:rPr>
          <w:rFonts w:ascii="Times New Roman" w:eastAsia="Times New Roman" w:hAnsi="Times New Roman" w:cs="Times New Roman"/>
        </w:rPr>
        <w:t xml:space="preserve">The smoothed (LOWESS function, stats core R package, 60% span) relationship between nitrate (a) and phosphate (b) concentrations the number of days before peak. </w:t>
      </w:r>
      <w:r>
        <w:br w:type="page"/>
      </w:r>
    </w:p>
    <w:p w14:paraId="1664C426" w14:textId="77777777" w:rsidR="00C236C6" w:rsidRDefault="005360C7">
      <w:pPr>
        <w:spacing w:after="0"/>
        <w:rPr>
          <w:rFonts w:ascii="Times New Roman" w:hAnsi="Times New Roman" w:cs="Times New Roman"/>
          <w:color w:val="00000A"/>
        </w:rPr>
      </w:pPr>
      <w:r>
        <w:rPr>
          <w:noProof/>
        </w:rPr>
        <w:lastRenderedPageBreak/>
        <w:drawing>
          <wp:inline distT="0" distB="0" distL="0" distR="0" wp14:anchorId="690C2C6C" wp14:editId="131118C8">
            <wp:extent cx="5707380" cy="2880360"/>
            <wp:effectExtent l="0" t="0" r="0" b="0"/>
            <wp:docPr id="10" name="Imag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Image 15"/>
                    <pic:cNvPicPr>
                      <a:picLocks noChangeAspect="1" noChangeArrowheads="1"/>
                    </pic:cNvPicPr>
                  </pic:nvPicPr>
                  <pic:blipFill>
                    <a:blip r:embed="rId14"/>
                    <a:srcRect l="5982" t="17392" r="19893" b="2880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7380" cy="2880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88084" w14:textId="77777777" w:rsidR="00961A2E" w:rsidRDefault="005360C7" w:rsidP="00961A2E">
      <w:pPr>
        <w:spacing w:after="0"/>
        <w:rPr>
          <w:rFonts w:ascii="Times New Roman" w:eastAsia="Times New Roman" w:hAnsi="Times New Roman" w:cs="Times New Roman"/>
        </w:rPr>
      </w:pPr>
      <w:r>
        <w:rPr>
          <w:rFonts w:ascii="Times New Roman" w:hAnsi="Times New Roman" w:cs="Times New Roman"/>
          <w:color w:val="00000A"/>
        </w:rPr>
        <w:t>Figure S</w:t>
      </w:r>
      <w:r w:rsidR="003C12E4">
        <w:rPr>
          <w:rFonts w:ascii="Times New Roman" w:hAnsi="Times New Roman" w:cs="Times New Roman"/>
          <w:color w:val="00000A"/>
        </w:rPr>
        <w:t>7</w:t>
      </w:r>
      <w:r>
        <w:rPr>
          <w:rFonts w:ascii="Times New Roman" w:hAnsi="Times New Roman" w:cs="Times New Roman"/>
          <w:color w:val="00000A"/>
        </w:rPr>
        <w:t xml:space="preserve">. </w:t>
      </w:r>
      <w:r>
        <w:rPr>
          <w:rFonts w:ascii="Times New Roman" w:eastAsia="Times New Roman" w:hAnsi="Times New Roman" w:cs="Times New Roman"/>
        </w:rPr>
        <w:t xml:space="preserve">The smoothed (LOWESS function, stats core R package, 60% span) relationship between bacterial biomass production and the number of days before peak. </w:t>
      </w:r>
      <w:bookmarkStart w:id="5" w:name="_f51fqtsjqxjt"/>
      <w:bookmarkEnd w:id="5"/>
    </w:p>
    <w:p w14:paraId="21255466" w14:textId="77777777" w:rsidR="00961A2E" w:rsidRDefault="00961A2E" w:rsidP="00961A2E">
      <w:pPr>
        <w:spacing w:after="0"/>
        <w:rPr>
          <w:rFonts w:ascii="Times New Roman" w:eastAsia="Times New Roman" w:hAnsi="Times New Roman" w:cs="Times New Roman"/>
        </w:rPr>
      </w:pPr>
    </w:p>
    <w:p w14:paraId="5F5C982D" w14:textId="7E46E8E9" w:rsidR="00961A2E" w:rsidRDefault="00961A2E" w:rsidP="00961A2E">
      <w:pPr>
        <w:spacing w:after="0"/>
        <w:rPr>
          <w:rFonts w:ascii="Times New Roman" w:eastAsia="Times New Roman" w:hAnsi="Times New Roman" w:cs="Times New Roman"/>
        </w:rPr>
      </w:pPr>
    </w:p>
    <w:p w14:paraId="01622870" w14:textId="5702682E" w:rsidR="00961A2E" w:rsidRPr="00961A2E" w:rsidRDefault="00961A2E" w:rsidP="00961A2E">
      <w:pPr>
        <w:spacing w:after="0"/>
        <w:rPr>
          <w:rFonts w:ascii="Times New Roman" w:eastAsia="Times New Roman" w:hAnsi="Times New Roman" w:cs="Times New Roman"/>
          <w:b/>
          <w:bCs/>
        </w:rPr>
      </w:pPr>
      <w:r w:rsidRPr="00961A2E">
        <w:rPr>
          <w:rFonts w:ascii="Times New Roman" w:eastAsia="Times New Roman" w:hAnsi="Times New Roman" w:cs="Times New Roman"/>
          <w:b/>
          <w:bCs/>
        </w:rPr>
        <w:t>References</w:t>
      </w:r>
    </w:p>
    <w:p w14:paraId="7800230E" w14:textId="77777777" w:rsidR="008547C8" w:rsidRPr="008547C8" w:rsidRDefault="00D11FD5" w:rsidP="008547C8">
      <w:pPr>
        <w:pStyle w:val="EndNoteBibliography"/>
        <w:spacing w:after="0"/>
        <w:ind w:left="720" w:hanging="720"/>
      </w:pPr>
      <w:r>
        <w:rPr>
          <w:rFonts w:ascii="Times New Roman" w:eastAsia="Times New Roman" w:hAnsi="Times New Roman" w:cs="Times New Roman"/>
          <w:color w:val="00000A"/>
        </w:rPr>
        <w:fldChar w:fldCharType="begin"/>
      </w:r>
      <w:r w:rsidRPr="00961A2E">
        <w:rPr>
          <w:rFonts w:ascii="Times New Roman" w:eastAsia="Times New Roman" w:hAnsi="Times New Roman" w:cs="Times New Roman"/>
          <w:color w:val="00000A"/>
        </w:rPr>
        <w:instrText xml:space="preserve"> ADDIN EN.REFLIST </w:instrText>
      </w:r>
      <w:r>
        <w:rPr>
          <w:rFonts w:ascii="Times New Roman" w:eastAsia="Times New Roman" w:hAnsi="Times New Roman" w:cs="Times New Roman"/>
          <w:color w:val="00000A"/>
        </w:rPr>
        <w:fldChar w:fldCharType="separate"/>
      </w:r>
      <w:r w:rsidR="008547C8" w:rsidRPr="008547C8">
        <w:t xml:space="preserve">Altenburger, A., Blossom, H.E., Garcia-Cuetos, L., Jakobsen, H.H., Carstensen, J., Lundholm, N., et al. (2020). Dimorphism in cryptophytes—The case of Teleaulax amphioxeia/Plagioselmis prolonga and its ecological implications. </w:t>
      </w:r>
      <w:r w:rsidR="008547C8" w:rsidRPr="008547C8">
        <w:rPr>
          <w:i/>
        </w:rPr>
        <w:t>Science Advances</w:t>
      </w:r>
      <w:r w:rsidR="008547C8" w:rsidRPr="008547C8">
        <w:t xml:space="preserve"> 6(37)</w:t>
      </w:r>
      <w:r w:rsidR="008547C8" w:rsidRPr="008547C8">
        <w:rPr>
          <w:b/>
        </w:rPr>
        <w:t>,</w:t>
      </w:r>
      <w:r w:rsidR="008547C8" w:rsidRPr="008547C8">
        <w:t xml:space="preserve"> eabb1611. doi: 10.1126/sciadv.abb1611.</w:t>
      </w:r>
    </w:p>
    <w:p w14:paraId="10283D64" w14:textId="77777777" w:rsidR="008547C8" w:rsidRPr="008547C8" w:rsidRDefault="008547C8" w:rsidP="008547C8">
      <w:pPr>
        <w:pStyle w:val="EndNoteBibliography"/>
        <w:spacing w:after="0"/>
        <w:ind w:left="720" w:hanging="720"/>
      </w:pPr>
      <w:r w:rsidRPr="008547C8">
        <w:t xml:space="preserve">Estep, K.W., and MacIntyre, F. (1989). Taxonomy, life cycle, distribution and dasmotrophy of Chrysochromulina: a theory accounting for scales, haptonema, muciferous bodies and toxicity. </w:t>
      </w:r>
      <w:r w:rsidRPr="008547C8">
        <w:rPr>
          <w:i/>
        </w:rPr>
        <w:t>Marine Ecology Progress Series</w:t>
      </w:r>
      <w:r w:rsidRPr="008547C8">
        <w:t xml:space="preserve"> 57(1)</w:t>
      </w:r>
      <w:r w:rsidRPr="008547C8">
        <w:rPr>
          <w:b/>
        </w:rPr>
        <w:t>,</w:t>
      </w:r>
      <w:r w:rsidRPr="008547C8">
        <w:t xml:space="preserve"> 11-21.</w:t>
      </w:r>
    </w:p>
    <w:p w14:paraId="772E7001" w14:textId="233E3735" w:rsidR="008547C8" w:rsidRPr="008547C8" w:rsidRDefault="008547C8" w:rsidP="008547C8">
      <w:pPr>
        <w:pStyle w:val="EndNoteBibliography"/>
        <w:spacing w:after="0"/>
        <w:ind w:left="720" w:hanging="720"/>
      </w:pPr>
      <w:r w:rsidRPr="008547C8">
        <w:t xml:space="preserve">Yabuki, A., and Ishida, K.-i. (2018). An Orphan Protist Quadricilia rotundata Finally Finds Its Phylogenetic Home in Cercozoa. </w:t>
      </w:r>
      <w:r w:rsidRPr="008547C8">
        <w:rPr>
          <w:i/>
        </w:rPr>
        <w:t>Journal of Eukaryotic Microbiology</w:t>
      </w:r>
      <w:r w:rsidRPr="008547C8">
        <w:t xml:space="preserve"> 65(5)</w:t>
      </w:r>
      <w:r w:rsidRPr="008547C8">
        <w:rPr>
          <w:b/>
        </w:rPr>
        <w:t>,</w:t>
      </w:r>
      <w:r w:rsidRPr="008547C8">
        <w:t xml:space="preserve"> 729-732. doi: </w:t>
      </w:r>
      <w:hyperlink r:id="rId15" w:history="1">
        <w:r w:rsidRPr="008547C8">
          <w:rPr>
            <w:rStyle w:val="Hyperlink"/>
          </w:rPr>
          <w:t>https://doi.org/10.1111/jeu.12502</w:t>
        </w:r>
      </w:hyperlink>
      <w:r w:rsidRPr="008547C8">
        <w:t>.</w:t>
      </w:r>
    </w:p>
    <w:p w14:paraId="0E09455A" w14:textId="77777777" w:rsidR="008547C8" w:rsidRPr="008547C8" w:rsidRDefault="008547C8" w:rsidP="008547C8">
      <w:pPr>
        <w:pStyle w:val="EndNoteBibliography"/>
        <w:ind w:left="720" w:hanging="720"/>
      </w:pPr>
      <w:r w:rsidRPr="008547C8">
        <w:t xml:space="preserve">Zlatogursky, V.V., Shɨshkin, Y., Drachko, D., and Burki, F. (2021). The long-time orphan protist Meringosphaera mediterranea Lohmann, 1902 [1903] is a centrohelid heliozoan. </w:t>
      </w:r>
      <w:r w:rsidRPr="008547C8">
        <w:rPr>
          <w:i/>
        </w:rPr>
        <w:t>The Journal of Eukaryotic Microbiology</w:t>
      </w:r>
      <w:r w:rsidRPr="008547C8">
        <w:t xml:space="preserve"> 68(5)</w:t>
      </w:r>
      <w:r w:rsidRPr="008547C8">
        <w:rPr>
          <w:b/>
        </w:rPr>
        <w:t>,</w:t>
      </w:r>
      <w:r w:rsidRPr="008547C8">
        <w:t xml:space="preserve"> e12860. doi: 10.1111/jeu.12860.</w:t>
      </w:r>
    </w:p>
    <w:p w14:paraId="2CDB4F15" w14:textId="4FF53BF0" w:rsidR="00C236C6" w:rsidRDefault="00D11FD5">
      <w:pPr>
        <w:spacing w:line="480" w:lineRule="auto"/>
        <w:rPr>
          <w:rFonts w:ascii="Times New Roman" w:eastAsia="Times New Roman" w:hAnsi="Times New Roman" w:cs="Times New Roman"/>
          <w:color w:val="00000A"/>
        </w:rPr>
      </w:pPr>
      <w:r>
        <w:rPr>
          <w:rFonts w:ascii="Times New Roman" w:eastAsia="Times New Roman" w:hAnsi="Times New Roman" w:cs="Times New Roman"/>
          <w:color w:val="00000A"/>
        </w:rPr>
        <w:fldChar w:fldCharType="end"/>
      </w:r>
    </w:p>
    <w:sectPr w:rsidR="00C236C6" w:rsidSect="00961A2E">
      <w:footerReference w:type="default" r:id="rId16"/>
      <w:pgSz w:w="12240" w:h="15840"/>
      <w:pgMar w:top="1440" w:right="1800" w:bottom="1440" w:left="1800" w:header="0" w:footer="0" w:gutter="0"/>
      <w:cols w:space="720"/>
      <w:formProt w:val="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14915F7" w14:textId="77777777" w:rsidR="00305215" w:rsidRDefault="00305215">
      <w:pPr>
        <w:spacing w:after="0"/>
      </w:pPr>
      <w:r>
        <w:separator/>
      </w:r>
    </w:p>
  </w:endnote>
  <w:endnote w:type="continuationSeparator" w:id="0">
    <w:p w14:paraId="10478E62" w14:textId="77777777" w:rsidR="00305215" w:rsidRDefault="00305215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Liberation Sans">
    <w:altName w:val="Arial"/>
    <w:charset w:val="01"/>
    <w:family w:val="swiss"/>
    <w:pitch w:val="variable"/>
  </w:font>
  <w:font w:name="Noto Sans CJK SC">
    <w:panose1 w:val="00000000000000000000"/>
    <w:charset w:val="00"/>
    <w:family w:val="roman"/>
    <w:notTrueType/>
    <w:pitch w:val="default"/>
  </w:font>
  <w:font w:name="Lohit Devanagari">
    <w:altName w:val="Cambria"/>
    <w:charset w:val="00"/>
    <w:family w:val="roman"/>
    <w:pitch w:val="default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ungsuh">
    <w:charset w:val="81"/>
    <w:family w:val="roma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37300238"/>
      <w:docPartObj>
        <w:docPartGallery w:val="Page Numbers (Bottom of Page)"/>
        <w:docPartUnique/>
      </w:docPartObj>
    </w:sdtPr>
    <w:sdtEndPr/>
    <w:sdtContent>
      <w:p w14:paraId="5576C6C0" w14:textId="77777777" w:rsidR="00C236C6" w:rsidRDefault="005360C7">
        <w:pPr>
          <w:pStyle w:val="Footer"/>
          <w:jc w:val="right"/>
        </w:pPr>
        <w:r>
          <w:fldChar w:fldCharType="begin"/>
        </w:r>
        <w:r>
          <w:instrText>PAGE</w:instrText>
        </w:r>
        <w:r>
          <w:fldChar w:fldCharType="separate"/>
        </w:r>
        <w:r>
          <w:t>9</w:t>
        </w:r>
        <w:r>
          <w:fldChar w:fldCharType="end"/>
        </w:r>
      </w:p>
      <w:p w14:paraId="48B39F7F" w14:textId="77777777" w:rsidR="00C236C6" w:rsidRDefault="00604C76">
        <w:pPr>
          <w:pStyle w:val="Footer"/>
        </w:pP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753462372"/>
      <w:docPartObj>
        <w:docPartGallery w:val="Page Numbers (Bottom of Page)"/>
        <w:docPartUnique/>
      </w:docPartObj>
    </w:sdtPr>
    <w:sdtEndPr/>
    <w:sdtContent>
      <w:p w14:paraId="32AB6470" w14:textId="77777777" w:rsidR="00C236C6" w:rsidRDefault="005360C7">
        <w:pPr>
          <w:pStyle w:val="Footer"/>
          <w:jc w:val="right"/>
        </w:pPr>
        <w:r>
          <w:fldChar w:fldCharType="begin"/>
        </w:r>
        <w:r>
          <w:instrText>PAGE</w:instrText>
        </w:r>
        <w:r>
          <w:fldChar w:fldCharType="separate"/>
        </w:r>
        <w:r>
          <w:t>11</w:t>
        </w:r>
        <w:r>
          <w:fldChar w:fldCharType="end"/>
        </w:r>
      </w:p>
      <w:p w14:paraId="7438F0E7" w14:textId="77777777" w:rsidR="00C236C6" w:rsidRDefault="00604C76">
        <w:pPr>
          <w:pStyle w:val="Footer"/>
        </w:pP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03E2A8B" w14:textId="77777777" w:rsidR="00305215" w:rsidRDefault="00305215">
      <w:pPr>
        <w:spacing w:after="0"/>
      </w:pPr>
      <w:r>
        <w:separator/>
      </w:r>
    </w:p>
  </w:footnote>
  <w:footnote w:type="continuationSeparator" w:id="0">
    <w:p w14:paraId="10B053CA" w14:textId="77777777" w:rsidR="00305215" w:rsidRDefault="00305215">
      <w:pPr>
        <w:spacing w:after="0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54"/>
  <w:proofState w:spelling="clean" w:grammar="clean"/>
  <w:defaultTabStop w:val="720"/>
  <w:autoHyphenation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Harvar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0ex0v55wxvwvyed05dpvpagerzdra09trpd&quot;&gt;My EndNote Library&lt;record-ids&gt;&lt;item&gt;1263&lt;/item&gt;&lt;item&gt;1264&lt;/item&gt;&lt;item&gt;1265&lt;/item&gt;&lt;item&gt;1266&lt;/item&gt;&lt;/record-ids&gt;&lt;/item&gt;&lt;/Libraries&gt;"/>
  </w:docVars>
  <w:rsids>
    <w:rsidRoot w:val="00C236C6"/>
    <w:rsid w:val="000750E8"/>
    <w:rsid w:val="00087202"/>
    <w:rsid w:val="00097EB2"/>
    <w:rsid w:val="001B42EA"/>
    <w:rsid w:val="00206F22"/>
    <w:rsid w:val="002825B8"/>
    <w:rsid w:val="002B16BC"/>
    <w:rsid w:val="00305215"/>
    <w:rsid w:val="00354C81"/>
    <w:rsid w:val="003905C8"/>
    <w:rsid w:val="003C12E4"/>
    <w:rsid w:val="003E2727"/>
    <w:rsid w:val="00457C63"/>
    <w:rsid w:val="00533A82"/>
    <w:rsid w:val="005360C7"/>
    <w:rsid w:val="00543155"/>
    <w:rsid w:val="00547047"/>
    <w:rsid w:val="00604C76"/>
    <w:rsid w:val="00610DB8"/>
    <w:rsid w:val="006E6377"/>
    <w:rsid w:val="007105D4"/>
    <w:rsid w:val="00807CC1"/>
    <w:rsid w:val="008547C8"/>
    <w:rsid w:val="00862AB7"/>
    <w:rsid w:val="00875B2E"/>
    <w:rsid w:val="00881FE4"/>
    <w:rsid w:val="00961A2E"/>
    <w:rsid w:val="00980072"/>
    <w:rsid w:val="009A61EE"/>
    <w:rsid w:val="00AA3CDD"/>
    <w:rsid w:val="00C236C6"/>
    <w:rsid w:val="00C30D6C"/>
    <w:rsid w:val="00CB7EB3"/>
    <w:rsid w:val="00D11FD5"/>
    <w:rsid w:val="00D52205"/>
    <w:rsid w:val="00DC48E0"/>
    <w:rsid w:val="00DC7ACA"/>
    <w:rsid w:val="00E07BB8"/>
    <w:rsid w:val="00F503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23FEA93B"/>
  <w15:docId w15:val="{A8D73BAF-E9B4-4283-81BA-68BAF494AC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mbria" w:eastAsia="Cambria" w:hAnsi="Cambria" w:cs="Cambria"/>
        <w:sz w:val="24"/>
        <w:szCs w:val="24"/>
        <w:lang w:val="en-US" w:eastAsia="en-US" w:bidi="ar-SA"/>
      </w:rPr>
    </w:rPrDefault>
    <w:pPrDefault>
      <w:pPr>
        <w:suppressAutoHyphens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/>
    </w:pPr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uiPriority w:val="9"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qFormat/>
    <w:rPr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933A9E"/>
    <w:rPr>
      <w:rFonts w:ascii="Segoe UI" w:hAnsi="Segoe UI" w:cs="Segoe UI"/>
      <w:sz w:val="18"/>
      <w:szCs w:val="18"/>
    </w:rPr>
  </w:style>
  <w:style w:type="character" w:customStyle="1" w:styleId="En-tteCar">
    <w:name w:val="En-tête Car"/>
    <w:basedOn w:val="DefaultParagraphFont"/>
    <w:uiPriority w:val="99"/>
    <w:qFormat/>
    <w:rsid w:val="00933A9E"/>
  </w:style>
  <w:style w:type="character" w:customStyle="1" w:styleId="FooterChar">
    <w:name w:val="Footer Char"/>
    <w:basedOn w:val="DefaultParagraphFont"/>
    <w:link w:val="Footer"/>
    <w:uiPriority w:val="99"/>
    <w:qFormat/>
    <w:rsid w:val="00933A9E"/>
  </w:style>
  <w:style w:type="character" w:styleId="Hyperlink">
    <w:name w:val="Hyperlink"/>
    <w:basedOn w:val="DefaultParagraphFont"/>
    <w:uiPriority w:val="99"/>
    <w:unhideWhenUsed/>
    <w:rsid w:val="009A754B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qFormat/>
    <w:rsid w:val="009A754B"/>
    <w:rPr>
      <w:color w:val="605E5C"/>
      <w:shd w:val="clear" w:color="auto" w:fill="E1DFDD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Noto Sans CJK SC" w:hAnsi="Liberation Sans" w:cs="Lohit Devanagari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Lohit Devanagari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Lohit Devanagari"/>
      <w:i/>
      <w:iCs/>
    </w:rPr>
  </w:style>
  <w:style w:type="paragraph" w:customStyle="1" w:styleId="Index">
    <w:name w:val="Index"/>
    <w:basedOn w:val="Normal"/>
    <w:qFormat/>
    <w:pPr>
      <w:suppressLineNumbers/>
    </w:pPr>
    <w:rPr>
      <w:rFonts w:cs="Lohit Devanagari"/>
    </w:rPr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933A9E"/>
    <w:pPr>
      <w:spacing w:after="0"/>
    </w:pPr>
    <w:rPr>
      <w:rFonts w:ascii="Segoe UI" w:hAnsi="Segoe UI" w:cs="Segoe UI"/>
      <w:sz w:val="18"/>
      <w:szCs w:val="18"/>
    </w:r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uiPriority w:val="99"/>
    <w:unhideWhenUsed/>
    <w:rsid w:val="00933A9E"/>
    <w:pPr>
      <w:tabs>
        <w:tab w:val="center" w:pos="4680"/>
        <w:tab w:val="right" w:pos="9360"/>
      </w:tabs>
      <w:spacing w:after="0"/>
    </w:pPr>
  </w:style>
  <w:style w:type="paragraph" w:styleId="Footer">
    <w:name w:val="footer"/>
    <w:basedOn w:val="Normal"/>
    <w:link w:val="FooterChar"/>
    <w:uiPriority w:val="99"/>
    <w:unhideWhenUsed/>
    <w:rsid w:val="00933A9E"/>
    <w:pPr>
      <w:tabs>
        <w:tab w:val="center" w:pos="4680"/>
        <w:tab w:val="right" w:pos="9360"/>
      </w:tabs>
      <w:spacing w:after="0"/>
    </w:pPr>
  </w:style>
  <w:style w:type="paragraph" w:customStyle="1" w:styleId="FrameContents">
    <w:name w:val="Frame Contents"/>
    <w:basedOn w:val="Normal"/>
    <w:qFormat/>
  </w:style>
  <w:style w:type="table" w:customStyle="1" w:styleId="TableNormal1">
    <w:name w:val="Table Normal1"/>
    <w:tblPr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EndNoteBibliographyTitle">
    <w:name w:val="EndNote Bibliography Title"/>
    <w:basedOn w:val="Normal"/>
    <w:link w:val="EndNoteBibliographyTitleCar"/>
    <w:rsid w:val="00D11FD5"/>
    <w:pPr>
      <w:spacing w:after="0"/>
      <w:jc w:val="center"/>
    </w:pPr>
    <w:rPr>
      <w:noProof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D11FD5"/>
    <w:rPr>
      <w:noProof/>
    </w:rPr>
  </w:style>
  <w:style w:type="paragraph" w:customStyle="1" w:styleId="EndNoteBibliography">
    <w:name w:val="EndNote Bibliography"/>
    <w:basedOn w:val="Normal"/>
    <w:link w:val="EndNoteBibliographyCar"/>
    <w:rsid w:val="00D11FD5"/>
    <w:rPr>
      <w:noProof/>
    </w:rPr>
  </w:style>
  <w:style w:type="character" w:customStyle="1" w:styleId="EndNoteBibliographyCar">
    <w:name w:val="EndNote Bibliography Car"/>
    <w:basedOn w:val="DefaultParagraphFont"/>
    <w:link w:val="EndNoteBibliography"/>
    <w:rsid w:val="00D11FD5"/>
    <w:rPr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93188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66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249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6.jpeg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5.jpe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5" Type="http://schemas.openxmlformats.org/officeDocument/2006/relationships/hyperlink" Target="https://doi.org/10.1111/jeu.12502" TargetMode="External"/><Relationship Id="rId10" Type="http://schemas.openxmlformats.org/officeDocument/2006/relationships/image" Target="media/image3.jpeg"/><Relationship Id="rId4" Type="http://schemas.openxmlformats.org/officeDocument/2006/relationships/webSettings" Target="webSettings.xml"/><Relationship Id="rId9" Type="http://schemas.openxmlformats.org/officeDocument/2006/relationships/image" Target="media/image2.jpe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E0D72E3-FEC8-48F8-BE37-2258337DC0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1929</Words>
  <Characters>10996</Characters>
  <Application>Microsoft Office Word</Application>
  <DocSecurity>0</DocSecurity>
  <Lines>91</Lines>
  <Paragraphs>25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9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y Tighe</dc:creator>
  <dc:description/>
  <cp:lastModifiedBy>Amy Tighe</cp:lastModifiedBy>
  <cp:revision>2</cp:revision>
  <dcterms:created xsi:type="dcterms:W3CDTF">2022-07-29T12:28:00Z</dcterms:created>
  <dcterms:modified xsi:type="dcterms:W3CDTF">2022-07-29T12:28:00Z</dcterms:modified>
  <dc:language>en-CA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</Properties>
</file>